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B2EBFD" w14:textId="0EAB11DD" w:rsidR="00962760" w:rsidRDefault="00962760" w:rsidP="00962760">
      <w:pPr>
        <w:pStyle w:val="NoSpacing"/>
        <w:ind w:left="-142"/>
        <w:jc w:val="both"/>
        <w:rPr>
          <w:rFonts w:cs="Times New Roman"/>
          <w:sz w:val="24"/>
          <w:szCs w:val="24"/>
        </w:rPr>
      </w:pPr>
      <w:r w:rsidRPr="00962760">
        <w:rPr>
          <w:rFonts w:cs="Times New Roman"/>
          <w:sz w:val="24"/>
          <w:szCs w:val="24"/>
        </w:rPr>
        <w:t>PENERAPAN ALGORITMA SIMPLE ADDITIVE WEIGHTING UNTUK MEMBANTU DALAM MENENTUKAN CALON PENERIMA</w:t>
      </w:r>
      <w:r>
        <w:rPr>
          <w:rFonts w:cs="Times New Roman"/>
          <w:sz w:val="24"/>
          <w:szCs w:val="24"/>
        </w:rPr>
        <w:t xml:space="preserve"> </w:t>
      </w:r>
      <w:r w:rsidRPr="00962760">
        <w:rPr>
          <w:rFonts w:cs="Times New Roman"/>
          <w:sz w:val="24"/>
          <w:szCs w:val="24"/>
        </w:rPr>
        <w:t>BANTUAN KELUARGA HARAPAN</w:t>
      </w:r>
      <w:r>
        <w:rPr>
          <w:rFonts w:cs="Times New Roman"/>
          <w:sz w:val="24"/>
          <w:szCs w:val="24"/>
        </w:rPr>
        <w:t xml:space="preserve"> (PKH) DESA PALAS AJI KECAMATAN PALAS KABUPATEN LAMPUNG SELATAN</w:t>
      </w:r>
    </w:p>
    <w:p w14:paraId="462F75F2" w14:textId="77777777" w:rsidR="00962760" w:rsidRDefault="00962760" w:rsidP="00962760">
      <w:pPr>
        <w:pStyle w:val="NoSpacing"/>
        <w:ind w:left="-142"/>
        <w:jc w:val="both"/>
        <w:rPr>
          <w:rFonts w:cs="Times New Roman"/>
          <w:sz w:val="24"/>
          <w:szCs w:val="24"/>
        </w:rPr>
      </w:pPr>
    </w:p>
    <w:p w14:paraId="2E2704BB" w14:textId="1CE15CD4" w:rsidR="009479F8" w:rsidRPr="002825F3" w:rsidRDefault="009479F8" w:rsidP="00C7166C">
      <w:pPr>
        <w:pStyle w:val="NoSpacing"/>
        <w:ind w:firstLine="3402"/>
        <w:jc w:val="both"/>
        <w:rPr>
          <w:rFonts w:cs="Times New Roman"/>
          <w:sz w:val="24"/>
          <w:szCs w:val="24"/>
        </w:rPr>
      </w:pPr>
      <w:r w:rsidRPr="002825F3">
        <w:rPr>
          <w:rFonts w:cs="Times New Roman"/>
          <w:sz w:val="24"/>
          <w:szCs w:val="24"/>
        </w:rPr>
        <w:t>SKRIPSI</w:t>
      </w:r>
    </w:p>
    <w:p w14:paraId="29ED4A42" w14:textId="77777777" w:rsidR="009479F8" w:rsidRPr="002825F3" w:rsidRDefault="009479F8" w:rsidP="009479F8">
      <w:pPr>
        <w:jc w:val="center"/>
        <w:rPr>
          <w:rFonts w:cs="Times New Roman"/>
          <w:szCs w:val="24"/>
        </w:rPr>
      </w:pPr>
    </w:p>
    <w:p w14:paraId="0F469507" w14:textId="77777777" w:rsidR="009479F8" w:rsidRPr="002825F3" w:rsidRDefault="009479F8" w:rsidP="009479F8">
      <w:pPr>
        <w:jc w:val="center"/>
        <w:rPr>
          <w:rFonts w:cs="Times New Roman"/>
          <w:szCs w:val="24"/>
        </w:rPr>
      </w:pPr>
      <w:r w:rsidRPr="002825F3">
        <w:rPr>
          <w:rFonts w:cs="Times New Roman"/>
          <w:szCs w:val="24"/>
        </w:rPr>
        <w:t>Disusun Oleh:</w:t>
      </w:r>
    </w:p>
    <w:p w14:paraId="21CFF939" w14:textId="7A781CE8" w:rsidR="009479F8" w:rsidRPr="002825F3" w:rsidRDefault="00C7166C" w:rsidP="009479F8">
      <w:pPr>
        <w:jc w:val="center"/>
        <w:rPr>
          <w:rFonts w:cs="Times New Roman"/>
          <w:b/>
          <w:bCs/>
          <w:szCs w:val="24"/>
        </w:rPr>
      </w:pPr>
      <w:r>
        <w:rPr>
          <w:rFonts w:cs="Times New Roman"/>
          <w:b/>
          <w:bCs/>
          <w:szCs w:val="24"/>
        </w:rPr>
        <w:t>BAGAS DWIJAYANTO</w:t>
      </w:r>
    </w:p>
    <w:p w14:paraId="4298C4B7" w14:textId="68230DDB" w:rsidR="009479F8" w:rsidRPr="002825F3" w:rsidRDefault="009479F8" w:rsidP="009479F8">
      <w:pPr>
        <w:jc w:val="center"/>
        <w:rPr>
          <w:rFonts w:cs="Times New Roman"/>
          <w:b/>
          <w:bCs/>
          <w:szCs w:val="24"/>
        </w:rPr>
      </w:pPr>
      <w:r>
        <w:rPr>
          <w:rFonts w:cs="Times New Roman"/>
          <w:b/>
          <w:bCs/>
          <w:szCs w:val="24"/>
        </w:rPr>
        <w:t>194210</w:t>
      </w:r>
      <w:r w:rsidR="00C7166C">
        <w:rPr>
          <w:rFonts w:cs="Times New Roman"/>
          <w:b/>
          <w:bCs/>
          <w:szCs w:val="24"/>
        </w:rPr>
        <w:t>40</w:t>
      </w:r>
    </w:p>
    <w:p w14:paraId="79BF857B" w14:textId="77777777" w:rsidR="009479F8" w:rsidRPr="002825F3" w:rsidRDefault="009479F8" w:rsidP="009479F8">
      <w:pPr>
        <w:jc w:val="center"/>
        <w:rPr>
          <w:rFonts w:cs="Times New Roman"/>
          <w:b/>
          <w:bCs/>
          <w:szCs w:val="24"/>
        </w:rPr>
      </w:pPr>
    </w:p>
    <w:p w14:paraId="4370BA31" w14:textId="77777777" w:rsidR="009479F8" w:rsidRPr="002825F3" w:rsidRDefault="009479F8" w:rsidP="009479F8">
      <w:pPr>
        <w:jc w:val="center"/>
        <w:rPr>
          <w:rFonts w:cs="Times New Roman"/>
          <w:b/>
          <w:bCs/>
          <w:szCs w:val="24"/>
        </w:rPr>
      </w:pPr>
      <w:r w:rsidRPr="002825F3">
        <w:rPr>
          <w:rFonts w:cs="Times New Roman"/>
          <w:noProof/>
          <w:szCs w:val="24"/>
          <w:lang w:val="en-US"/>
        </w:rPr>
        <w:drawing>
          <wp:inline distT="0" distB="0" distL="0" distR="0" wp14:anchorId="082B7AAC" wp14:editId="070DBEC7">
            <wp:extent cx="2686685" cy="16662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3584" cy="1707782"/>
                    </a:xfrm>
                    <a:prstGeom prst="rect">
                      <a:avLst/>
                    </a:prstGeom>
                    <a:noFill/>
                    <a:ln>
                      <a:noFill/>
                    </a:ln>
                  </pic:spPr>
                </pic:pic>
              </a:graphicData>
            </a:graphic>
          </wp:inline>
        </w:drawing>
      </w:r>
    </w:p>
    <w:p w14:paraId="56A3C30A" w14:textId="77777777" w:rsidR="009479F8" w:rsidRPr="002825F3" w:rsidRDefault="009479F8" w:rsidP="009479F8">
      <w:pPr>
        <w:jc w:val="center"/>
        <w:rPr>
          <w:rFonts w:cs="Times New Roman"/>
          <w:b/>
          <w:bCs/>
          <w:szCs w:val="24"/>
        </w:rPr>
      </w:pPr>
    </w:p>
    <w:p w14:paraId="637E3D48" w14:textId="77777777" w:rsidR="009479F8" w:rsidRPr="002825F3" w:rsidRDefault="009479F8" w:rsidP="009479F8">
      <w:pPr>
        <w:jc w:val="center"/>
        <w:rPr>
          <w:rFonts w:cs="Times New Roman"/>
          <w:b/>
          <w:bCs/>
          <w:szCs w:val="24"/>
        </w:rPr>
      </w:pPr>
    </w:p>
    <w:p w14:paraId="7D01ED83" w14:textId="77777777" w:rsidR="009479F8" w:rsidRPr="002825F3" w:rsidRDefault="009479F8" w:rsidP="009479F8">
      <w:pPr>
        <w:jc w:val="center"/>
        <w:rPr>
          <w:rFonts w:cs="Times New Roman"/>
          <w:b/>
          <w:bCs/>
          <w:sz w:val="28"/>
          <w:szCs w:val="28"/>
        </w:rPr>
      </w:pPr>
      <w:r w:rsidRPr="002825F3">
        <w:rPr>
          <w:rFonts w:cs="Times New Roman"/>
          <w:b/>
          <w:bCs/>
          <w:sz w:val="28"/>
          <w:szCs w:val="28"/>
        </w:rPr>
        <w:t>PROGRAM STUDI INFORMATIKA</w:t>
      </w:r>
    </w:p>
    <w:p w14:paraId="4E01AC2E" w14:textId="77777777" w:rsidR="009479F8" w:rsidRPr="002825F3" w:rsidRDefault="009479F8" w:rsidP="009479F8">
      <w:pPr>
        <w:jc w:val="center"/>
        <w:rPr>
          <w:rFonts w:cs="Times New Roman"/>
          <w:b/>
          <w:bCs/>
          <w:sz w:val="28"/>
          <w:szCs w:val="28"/>
        </w:rPr>
      </w:pPr>
      <w:r w:rsidRPr="002825F3">
        <w:rPr>
          <w:rFonts w:cs="Times New Roman"/>
          <w:b/>
          <w:bCs/>
          <w:sz w:val="28"/>
          <w:szCs w:val="28"/>
        </w:rPr>
        <w:t>FAKULTAS ILMU KOMPUTER</w:t>
      </w:r>
    </w:p>
    <w:p w14:paraId="313748A3" w14:textId="77777777" w:rsidR="009479F8" w:rsidRPr="002825F3" w:rsidRDefault="009479F8" w:rsidP="009479F8">
      <w:pPr>
        <w:jc w:val="center"/>
        <w:rPr>
          <w:rFonts w:cs="Times New Roman"/>
          <w:b/>
          <w:bCs/>
          <w:sz w:val="28"/>
          <w:szCs w:val="28"/>
        </w:rPr>
      </w:pPr>
      <w:r w:rsidRPr="002825F3">
        <w:rPr>
          <w:rFonts w:cs="Times New Roman"/>
          <w:b/>
          <w:bCs/>
          <w:sz w:val="28"/>
          <w:szCs w:val="28"/>
        </w:rPr>
        <w:t>UNIVERSITAS BANDAR LAMPUNG</w:t>
      </w:r>
    </w:p>
    <w:p w14:paraId="2C546207" w14:textId="1D7018D0" w:rsidR="009479F8" w:rsidRPr="00C7166C" w:rsidRDefault="009479F8" w:rsidP="00C7166C">
      <w:pPr>
        <w:jc w:val="center"/>
        <w:rPr>
          <w:rFonts w:cs="Times New Roman"/>
          <w:b/>
          <w:bCs/>
          <w:sz w:val="28"/>
          <w:szCs w:val="28"/>
        </w:rPr>
        <w:sectPr w:rsidR="009479F8" w:rsidRPr="00C7166C" w:rsidSect="00FE0E00">
          <w:footerReference w:type="default" r:id="rId9"/>
          <w:pgSz w:w="11907" w:h="16840" w:code="9"/>
          <w:pgMar w:top="2268" w:right="1701" w:bottom="1701" w:left="2268" w:header="709" w:footer="709" w:gutter="0"/>
          <w:cols w:space="708"/>
          <w:titlePg/>
          <w:docGrid w:linePitch="360"/>
        </w:sectPr>
      </w:pPr>
      <w:r w:rsidRPr="002825F3">
        <w:rPr>
          <w:rFonts w:cs="Times New Roman"/>
          <w:b/>
          <w:bCs/>
          <w:sz w:val="28"/>
          <w:szCs w:val="28"/>
        </w:rPr>
        <w:t>20</w:t>
      </w:r>
    </w:p>
    <w:p w14:paraId="5CFC02B0" w14:textId="77777777" w:rsidR="00962760" w:rsidRDefault="00962760" w:rsidP="00962760">
      <w:pPr>
        <w:pStyle w:val="NoSpacing"/>
        <w:ind w:left="-142"/>
        <w:jc w:val="both"/>
        <w:rPr>
          <w:rFonts w:cs="Times New Roman"/>
          <w:sz w:val="24"/>
          <w:szCs w:val="24"/>
        </w:rPr>
      </w:pPr>
      <w:r w:rsidRPr="00962760">
        <w:rPr>
          <w:rFonts w:cs="Times New Roman"/>
          <w:sz w:val="24"/>
          <w:szCs w:val="24"/>
        </w:rPr>
        <w:lastRenderedPageBreak/>
        <w:t>PENERAPAN ALGORITMA SIMPLE ADDITIVE WEIGHTING UNTUK MEMBANTU DALAM MENENTUKAN CALON PENERIMA</w:t>
      </w:r>
      <w:r>
        <w:rPr>
          <w:rFonts w:cs="Times New Roman"/>
          <w:sz w:val="24"/>
          <w:szCs w:val="24"/>
        </w:rPr>
        <w:t xml:space="preserve"> </w:t>
      </w:r>
      <w:r w:rsidRPr="00962760">
        <w:rPr>
          <w:rFonts w:cs="Times New Roman"/>
          <w:sz w:val="24"/>
          <w:szCs w:val="24"/>
        </w:rPr>
        <w:t>BANTUAN KELUARGA HARAPAN</w:t>
      </w:r>
      <w:r>
        <w:rPr>
          <w:rFonts w:cs="Times New Roman"/>
          <w:sz w:val="24"/>
          <w:szCs w:val="24"/>
        </w:rPr>
        <w:t xml:space="preserve"> (PKH) DESA PALAS AJI KECAMATAN PALAS KABUPATEN LAMPUNG SELATAN</w:t>
      </w:r>
    </w:p>
    <w:p w14:paraId="76CFF238" w14:textId="77777777" w:rsidR="00962760" w:rsidRDefault="00962760" w:rsidP="0062559C">
      <w:pPr>
        <w:pStyle w:val="NoSpacing"/>
        <w:ind w:firstLine="3119"/>
        <w:jc w:val="both"/>
        <w:rPr>
          <w:rFonts w:cs="Times New Roman"/>
          <w:sz w:val="24"/>
          <w:szCs w:val="24"/>
        </w:rPr>
      </w:pPr>
    </w:p>
    <w:p w14:paraId="79020162" w14:textId="77777777" w:rsidR="00962760" w:rsidRDefault="00962760" w:rsidP="0062559C">
      <w:pPr>
        <w:pStyle w:val="NoSpacing"/>
        <w:ind w:firstLine="3119"/>
        <w:jc w:val="both"/>
        <w:rPr>
          <w:rFonts w:cs="Times New Roman"/>
          <w:sz w:val="24"/>
          <w:szCs w:val="24"/>
        </w:rPr>
      </w:pPr>
    </w:p>
    <w:p w14:paraId="04486D0F" w14:textId="228C3CB7" w:rsidR="009479F8" w:rsidRPr="002825F3" w:rsidRDefault="009479F8" w:rsidP="0062559C">
      <w:pPr>
        <w:pStyle w:val="NoSpacing"/>
        <w:ind w:firstLine="3119"/>
        <w:jc w:val="both"/>
        <w:rPr>
          <w:rFonts w:cs="Times New Roman"/>
          <w:sz w:val="24"/>
          <w:szCs w:val="24"/>
        </w:rPr>
      </w:pPr>
      <w:r w:rsidRPr="002825F3">
        <w:rPr>
          <w:rFonts w:cs="Times New Roman"/>
          <w:sz w:val="24"/>
          <w:szCs w:val="24"/>
        </w:rPr>
        <w:t>TUGAS AKHIR</w:t>
      </w:r>
    </w:p>
    <w:p w14:paraId="698C7B83" w14:textId="77777777" w:rsidR="009479F8" w:rsidRPr="002825F3" w:rsidRDefault="009479F8" w:rsidP="009479F8">
      <w:pPr>
        <w:pStyle w:val="NoSpacing"/>
        <w:rPr>
          <w:rFonts w:cs="Times New Roman"/>
          <w:sz w:val="24"/>
          <w:szCs w:val="24"/>
        </w:rPr>
      </w:pPr>
    </w:p>
    <w:p w14:paraId="4D6B5117" w14:textId="77777777" w:rsidR="009479F8" w:rsidRPr="002825F3" w:rsidRDefault="009479F8" w:rsidP="009479F8">
      <w:pPr>
        <w:jc w:val="center"/>
        <w:rPr>
          <w:rFonts w:cs="Times New Roman"/>
          <w:szCs w:val="24"/>
        </w:rPr>
      </w:pPr>
      <w:r w:rsidRPr="002825F3">
        <w:rPr>
          <w:rFonts w:cs="Times New Roman"/>
          <w:szCs w:val="24"/>
        </w:rPr>
        <w:t>Dijadikan sebagai salah satu syarat untuk memperoleh</w:t>
      </w:r>
    </w:p>
    <w:p w14:paraId="2912CCE7" w14:textId="77777777" w:rsidR="009479F8" w:rsidRPr="002825F3" w:rsidRDefault="009479F8" w:rsidP="009479F8">
      <w:pPr>
        <w:jc w:val="center"/>
        <w:rPr>
          <w:rFonts w:cs="Times New Roman"/>
          <w:szCs w:val="24"/>
        </w:rPr>
      </w:pPr>
      <w:r w:rsidRPr="002825F3">
        <w:rPr>
          <w:rFonts w:cs="Times New Roman"/>
          <w:szCs w:val="24"/>
        </w:rPr>
        <w:t xml:space="preserve"> gelar Sarjana dalam Ilmu Komputer</w:t>
      </w:r>
    </w:p>
    <w:p w14:paraId="514B82D3" w14:textId="77777777" w:rsidR="009479F8" w:rsidRPr="002825F3" w:rsidRDefault="009479F8" w:rsidP="009479F8">
      <w:pPr>
        <w:jc w:val="center"/>
        <w:rPr>
          <w:rFonts w:cs="Times New Roman"/>
          <w:szCs w:val="24"/>
        </w:rPr>
      </w:pPr>
    </w:p>
    <w:p w14:paraId="58E6A860" w14:textId="77777777" w:rsidR="009479F8" w:rsidRPr="002825F3" w:rsidRDefault="009479F8" w:rsidP="009479F8">
      <w:pPr>
        <w:jc w:val="center"/>
        <w:rPr>
          <w:rFonts w:cs="Times New Roman"/>
          <w:szCs w:val="24"/>
        </w:rPr>
      </w:pPr>
      <w:r w:rsidRPr="002825F3">
        <w:rPr>
          <w:rFonts w:cs="Times New Roman"/>
          <w:szCs w:val="24"/>
        </w:rPr>
        <w:t>Disusun Oleh:</w:t>
      </w:r>
    </w:p>
    <w:p w14:paraId="23D64EE8" w14:textId="4476270A" w:rsidR="009479F8" w:rsidRPr="002825F3" w:rsidRDefault="0062559C" w:rsidP="009479F8">
      <w:pPr>
        <w:jc w:val="center"/>
        <w:rPr>
          <w:rFonts w:cs="Times New Roman"/>
          <w:b/>
          <w:bCs/>
          <w:szCs w:val="24"/>
        </w:rPr>
      </w:pPr>
      <w:r>
        <w:rPr>
          <w:rFonts w:cs="Times New Roman"/>
          <w:b/>
          <w:bCs/>
          <w:szCs w:val="24"/>
        </w:rPr>
        <w:t>BAGAS DWIJAYANTO</w:t>
      </w:r>
    </w:p>
    <w:p w14:paraId="6F9DE090" w14:textId="63C88AA0" w:rsidR="009479F8" w:rsidRPr="002825F3" w:rsidRDefault="009479F8" w:rsidP="009479F8">
      <w:pPr>
        <w:jc w:val="center"/>
        <w:rPr>
          <w:rFonts w:cs="Times New Roman"/>
          <w:b/>
          <w:bCs/>
          <w:szCs w:val="24"/>
        </w:rPr>
      </w:pPr>
      <w:r>
        <w:rPr>
          <w:rFonts w:cs="Times New Roman"/>
          <w:b/>
          <w:bCs/>
          <w:szCs w:val="24"/>
        </w:rPr>
        <w:t>194210</w:t>
      </w:r>
      <w:r w:rsidR="0062559C">
        <w:rPr>
          <w:rFonts w:cs="Times New Roman"/>
          <w:b/>
          <w:bCs/>
          <w:szCs w:val="24"/>
        </w:rPr>
        <w:t>40</w:t>
      </w:r>
    </w:p>
    <w:p w14:paraId="16BCDCB1" w14:textId="77777777" w:rsidR="009479F8" w:rsidRPr="002825F3" w:rsidRDefault="009479F8" w:rsidP="009479F8">
      <w:pPr>
        <w:jc w:val="center"/>
        <w:rPr>
          <w:rFonts w:cs="Times New Roman"/>
          <w:b/>
          <w:bCs/>
          <w:szCs w:val="24"/>
        </w:rPr>
      </w:pPr>
    </w:p>
    <w:p w14:paraId="666B26D3" w14:textId="77777777" w:rsidR="009479F8" w:rsidRPr="002825F3" w:rsidRDefault="009479F8" w:rsidP="009479F8">
      <w:pPr>
        <w:jc w:val="center"/>
        <w:rPr>
          <w:rFonts w:cs="Times New Roman"/>
          <w:b/>
          <w:bCs/>
          <w:szCs w:val="24"/>
        </w:rPr>
      </w:pPr>
      <w:r w:rsidRPr="002825F3">
        <w:rPr>
          <w:rFonts w:cs="Times New Roman"/>
          <w:noProof/>
          <w:szCs w:val="24"/>
          <w:lang w:val="en-US"/>
        </w:rPr>
        <w:drawing>
          <wp:inline distT="0" distB="0" distL="0" distR="0" wp14:anchorId="355C84CD" wp14:editId="395F8244">
            <wp:extent cx="2686685" cy="166629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3584" cy="1707782"/>
                    </a:xfrm>
                    <a:prstGeom prst="rect">
                      <a:avLst/>
                    </a:prstGeom>
                    <a:noFill/>
                    <a:ln>
                      <a:noFill/>
                    </a:ln>
                  </pic:spPr>
                </pic:pic>
              </a:graphicData>
            </a:graphic>
          </wp:inline>
        </w:drawing>
      </w:r>
    </w:p>
    <w:p w14:paraId="37BD5328" w14:textId="77777777" w:rsidR="009479F8" w:rsidRPr="002825F3" w:rsidRDefault="009479F8" w:rsidP="009479F8">
      <w:pPr>
        <w:jc w:val="center"/>
        <w:rPr>
          <w:rFonts w:cs="Times New Roman"/>
          <w:b/>
          <w:bCs/>
          <w:sz w:val="28"/>
          <w:szCs w:val="28"/>
        </w:rPr>
      </w:pPr>
      <w:r w:rsidRPr="002825F3">
        <w:rPr>
          <w:rFonts w:cs="Times New Roman"/>
          <w:b/>
          <w:bCs/>
          <w:sz w:val="28"/>
          <w:szCs w:val="28"/>
        </w:rPr>
        <w:t>PROGRAM STUDI INFORMATIKA</w:t>
      </w:r>
    </w:p>
    <w:p w14:paraId="752BEB96" w14:textId="77777777" w:rsidR="009479F8" w:rsidRPr="002825F3" w:rsidRDefault="009479F8" w:rsidP="009479F8">
      <w:pPr>
        <w:jc w:val="center"/>
        <w:rPr>
          <w:rFonts w:cs="Times New Roman"/>
          <w:b/>
          <w:bCs/>
          <w:sz w:val="28"/>
          <w:szCs w:val="28"/>
        </w:rPr>
      </w:pPr>
      <w:r w:rsidRPr="002825F3">
        <w:rPr>
          <w:rFonts w:cs="Times New Roman"/>
          <w:b/>
          <w:bCs/>
          <w:sz w:val="28"/>
          <w:szCs w:val="28"/>
        </w:rPr>
        <w:t>FAKULTAS ILMU KOMPUTER</w:t>
      </w:r>
    </w:p>
    <w:p w14:paraId="30F9D354" w14:textId="77777777" w:rsidR="009479F8" w:rsidRPr="002825F3" w:rsidRDefault="009479F8" w:rsidP="009479F8">
      <w:pPr>
        <w:jc w:val="center"/>
        <w:rPr>
          <w:rFonts w:cs="Times New Roman"/>
          <w:b/>
          <w:bCs/>
          <w:sz w:val="28"/>
          <w:szCs w:val="28"/>
        </w:rPr>
      </w:pPr>
      <w:r w:rsidRPr="002825F3">
        <w:rPr>
          <w:rFonts w:cs="Times New Roman"/>
          <w:b/>
          <w:bCs/>
          <w:sz w:val="28"/>
          <w:szCs w:val="28"/>
        </w:rPr>
        <w:t>UNIVERSITAS BANDAR LAMPUNG</w:t>
      </w:r>
    </w:p>
    <w:p w14:paraId="2DF656EC" w14:textId="77777777" w:rsidR="00AA3B2F" w:rsidRDefault="009479F8" w:rsidP="009479F8">
      <w:pPr>
        <w:spacing w:line="360" w:lineRule="auto"/>
        <w:jc w:val="center"/>
        <w:rPr>
          <w:rFonts w:cs="Times New Roman"/>
          <w:b/>
          <w:bCs/>
          <w:sz w:val="28"/>
          <w:szCs w:val="28"/>
        </w:rPr>
      </w:pPr>
      <w:r>
        <w:rPr>
          <w:rFonts w:cs="Times New Roman"/>
          <w:b/>
          <w:bCs/>
          <w:sz w:val="28"/>
          <w:szCs w:val="28"/>
        </w:rPr>
        <w:t>2022</w:t>
      </w:r>
    </w:p>
    <w:p w14:paraId="3D6E4B7A" w14:textId="77777777" w:rsidR="009479F8" w:rsidRDefault="009479F8" w:rsidP="009479F8">
      <w:pPr>
        <w:spacing w:line="360" w:lineRule="auto"/>
        <w:jc w:val="center"/>
        <w:rPr>
          <w:rFonts w:cs="Times New Roman"/>
          <w:b/>
          <w:bCs/>
          <w:sz w:val="28"/>
          <w:szCs w:val="28"/>
        </w:rPr>
      </w:pPr>
    </w:p>
    <w:p w14:paraId="3288B204" w14:textId="77777777" w:rsidR="009479F8" w:rsidRDefault="009479F8" w:rsidP="009479F8">
      <w:pPr>
        <w:spacing w:line="360" w:lineRule="auto"/>
        <w:jc w:val="center"/>
        <w:rPr>
          <w:rFonts w:cs="Times New Roman"/>
          <w:b/>
          <w:bCs/>
          <w:sz w:val="28"/>
          <w:szCs w:val="28"/>
        </w:rPr>
      </w:pPr>
    </w:p>
    <w:p w14:paraId="2E7286ED" w14:textId="77777777" w:rsidR="00697F0C" w:rsidRDefault="00697F0C" w:rsidP="00697F0C">
      <w:pPr>
        <w:pStyle w:val="Heading1"/>
        <w:numPr>
          <w:ilvl w:val="0"/>
          <w:numId w:val="0"/>
        </w:numPr>
        <w:spacing w:line="240" w:lineRule="auto"/>
        <w:jc w:val="both"/>
        <w:rPr>
          <w:rFonts w:cs="Times New Roman"/>
          <w:sz w:val="24"/>
          <w:szCs w:val="24"/>
        </w:rPr>
        <w:sectPr w:rsidR="00697F0C" w:rsidSect="00697F0C">
          <w:footerReference w:type="default" r:id="rId10"/>
          <w:pgSz w:w="11906" w:h="16838" w:code="9"/>
          <w:pgMar w:top="2268" w:right="1701" w:bottom="1701" w:left="2268" w:header="709" w:footer="709" w:gutter="0"/>
          <w:pgNumType w:fmt="lowerRoman" w:start="1"/>
          <w:cols w:space="708"/>
          <w:docGrid w:linePitch="360"/>
        </w:sectPr>
      </w:pPr>
      <w:bookmarkStart w:id="0" w:name="_Toc113454325"/>
    </w:p>
    <w:p w14:paraId="31731CA8" w14:textId="0905614D" w:rsidR="009479F8" w:rsidRDefault="009479F8" w:rsidP="00697F0C">
      <w:pPr>
        <w:pStyle w:val="Heading1"/>
        <w:numPr>
          <w:ilvl w:val="0"/>
          <w:numId w:val="0"/>
        </w:numPr>
        <w:ind w:left="431"/>
      </w:pPr>
      <w:r w:rsidRPr="002825F3">
        <w:lastRenderedPageBreak/>
        <w:t>KATA PENGANTAR</w:t>
      </w:r>
      <w:bookmarkEnd w:id="0"/>
    </w:p>
    <w:p w14:paraId="281F1D4B" w14:textId="77777777" w:rsidR="009479F8" w:rsidRPr="002825F3" w:rsidRDefault="009479F8" w:rsidP="009479F8">
      <w:pPr>
        <w:spacing w:line="240" w:lineRule="auto"/>
      </w:pPr>
    </w:p>
    <w:p w14:paraId="4CB38BEE" w14:textId="2EA87392" w:rsidR="009479F8" w:rsidRPr="009479F8" w:rsidRDefault="009479F8" w:rsidP="009479F8">
      <w:pPr>
        <w:pStyle w:val="NoSpacing"/>
        <w:jc w:val="both"/>
        <w:rPr>
          <w:rFonts w:cs="Times New Roman"/>
          <w:sz w:val="24"/>
          <w:szCs w:val="24"/>
        </w:rPr>
      </w:pPr>
      <w:r w:rsidRPr="009479F8">
        <w:rPr>
          <w:b w:val="0"/>
          <w:sz w:val="24"/>
          <w:szCs w:val="24"/>
        </w:rPr>
        <w:t>Puji dan ucapan syukur yang penulis haturkan ke hadirat Tuhan Yang Maha Esa yang telah memberikan kesehatan jasmani dan rohani, dan Dosen pembimbing yang telah membantu dalam mengarahkan penulisan ini dimana penulis dapat menyelesaikan penulisan yang di lakukan ini dengan judul</w:t>
      </w:r>
      <w:r w:rsidRPr="009479F8">
        <w:rPr>
          <w:rFonts w:cs="Times New Roman"/>
          <w:sz w:val="24"/>
          <w:szCs w:val="24"/>
        </w:rPr>
        <w:t xml:space="preserve"> “ ” </w:t>
      </w:r>
      <w:r w:rsidRPr="009479F8">
        <w:rPr>
          <w:rFonts w:cs="Times New Roman"/>
          <w:b w:val="0"/>
          <w:sz w:val="24"/>
          <w:szCs w:val="24"/>
        </w:rPr>
        <w:t>Tepat pada waktunya. Tujuan penulisan ini syukur salah satunya untuk memenuhi syarat pengambilan Tugas Akhir atau Skripsi.</w:t>
      </w:r>
      <w:r w:rsidRPr="009479F8">
        <w:rPr>
          <w:rFonts w:cs="Times New Roman"/>
          <w:sz w:val="24"/>
          <w:szCs w:val="24"/>
        </w:rPr>
        <w:t xml:space="preserve"> </w:t>
      </w:r>
    </w:p>
    <w:p w14:paraId="1F0C0074" w14:textId="77777777" w:rsidR="009479F8" w:rsidRPr="009479F8" w:rsidRDefault="009479F8" w:rsidP="009479F8">
      <w:pPr>
        <w:spacing w:line="360" w:lineRule="auto"/>
        <w:rPr>
          <w:rFonts w:cs="Times New Roman"/>
          <w:szCs w:val="24"/>
        </w:rPr>
      </w:pPr>
      <w:r w:rsidRPr="009479F8">
        <w:rPr>
          <w:rFonts w:cs="Times New Roman"/>
          <w:szCs w:val="24"/>
        </w:rPr>
        <w:t>Penulis sangat sadar bahwa dalam suatu pembuatan tugas akhir ini tidak akan terlepas dari bantuan Dosen Pembimbing serta dari semu pihak yang telah membantu serta mendukung untuk menyelesaikan tugas akhir ini sehingga dapat diselesaikan tepat waktu. Dengan ini penulis ingin mengucapkan terima kasih yang sebesar-besarnya kepada:</w:t>
      </w:r>
    </w:p>
    <w:p w14:paraId="208EA4E8" w14:textId="77777777" w:rsidR="00962760" w:rsidRPr="00E414CB" w:rsidRDefault="00962760" w:rsidP="00962760">
      <w:pPr>
        <w:pStyle w:val="ListParagraph"/>
        <w:numPr>
          <w:ilvl w:val="0"/>
          <w:numId w:val="28"/>
        </w:numPr>
        <w:spacing w:after="200" w:line="360" w:lineRule="auto"/>
      </w:pPr>
      <w:r w:rsidRPr="00E414CB">
        <w:t>Ibu Dra.Hj. Sri Haryati Barusman, selaku Ketua Dewan Pembina Yayasan Administrasi Universitas Bandar Lampung.</w:t>
      </w:r>
    </w:p>
    <w:p w14:paraId="1B591760" w14:textId="77777777" w:rsidR="00962760" w:rsidRPr="00E414CB" w:rsidRDefault="00962760" w:rsidP="00962760">
      <w:pPr>
        <w:pStyle w:val="ListParagraph"/>
        <w:numPr>
          <w:ilvl w:val="0"/>
          <w:numId w:val="28"/>
        </w:numPr>
        <w:spacing w:after="200" w:line="360" w:lineRule="auto"/>
      </w:pPr>
      <w:r w:rsidRPr="00E414CB">
        <w:t>Bapak Prof. Dr. Ir. M. Yusuf Sulfarano Barusman, MBA, selaku Rektor Universitas Bandar Lampung.</w:t>
      </w:r>
    </w:p>
    <w:p w14:paraId="43E26F1A" w14:textId="77777777" w:rsidR="00962760" w:rsidRPr="00E414CB" w:rsidRDefault="00962760" w:rsidP="00962760">
      <w:pPr>
        <w:pStyle w:val="ListParagraph"/>
        <w:numPr>
          <w:ilvl w:val="0"/>
          <w:numId w:val="28"/>
        </w:numPr>
        <w:spacing w:after="200" w:line="360" w:lineRule="auto"/>
      </w:pPr>
      <w:r w:rsidRPr="00E414CB">
        <w:t>Bapak Dr. Andala Rama Putra Barusman, S.E., MA.Ec., selaku Direktur Eksekutif Yayasan Universitas Bandar Lampung.</w:t>
      </w:r>
    </w:p>
    <w:p w14:paraId="60CD1F3F" w14:textId="77777777" w:rsidR="00962760" w:rsidRPr="00E414CB" w:rsidRDefault="00962760" w:rsidP="00962760">
      <w:pPr>
        <w:pStyle w:val="ListParagraph"/>
        <w:numPr>
          <w:ilvl w:val="0"/>
          <w:numId w:val="28"/>
        </w:numPr>
        <w:spacing w:after="200" w:line="360" w:lineRule="auto"/>
      </w:pPr>
      <w:r w:rsidRPr="00E414CB">
        <w:t>Bapak Dr. Marzuki S.Kom, M.Kom.,</w:t>
      </w:r>
      <w:r>
        <w:t xml:space="preserve"> </w:t>
      </w:r>
      <w:r w:rsidRPr="00E414CB">
        <w:t>selaku Dekan Fakultas Ilmu Komputer.</w:t>
      </w:r>
    </w:p>
    <w:p w14:paraId="383495D2" w14:textId="77777777" w:rsidR="00962760" w:rsidRPr="00E414CB" w:rsidRDefault="00962760" w:rsidP="00962760">
      <w:pPr>
        <w:pStyle w:val="ListParagraph"/>
        <w:numPr>
          <w:ilvl w:val="0"/>
          <w:numId w:val="28"/>
        </w:numPr>
        <w:spacing w:after="200" w:line="360" w:lineRule="auto"/>
      </w:pPr>
      <w:r>
        <w:t>Ibu</w:t>
      </w:r>
      <w:r w:rsidRPr="00E414CB">
        <w:t xml:space="preserve"> </w:t>
      </w:r>
      <w:r w:rsidRPr="00E86070">
        <w:rPr>
          <w:bCs/>
          <w:szCs w:val="24"/>
        </w:rPr>
        <w:t>Dr</w:t>
      </w:r>
      <w:r>
        <w:rPr>
          <w:bCs/>
          <w:szCs w:val="24"/>
        </w:rPr>
        <w:t>.</w:t>
      </w:r>
      <w:r w:rsidRPr="00E86070">
        <w:rPr>
          <w:bCs/>
          <w:szCs w:val="24"/>
        </w:rPr>
        <w:t xml:space="preserve"> Maria Shusanti Febrianti, S. Kom., M.Kom</w:t>
      </w:r>
      <w:r w:rsidRPr="00E414CB">
        <w:t xml:space="preserve"> selaku Ketua Program Studi </w:t>
      </w:r>
      <w:r>
        <w:t>Informatika.</w:t>
      </w:r>
    </w:p>
    <w:p w14:paraId="54645C46" w14:textId="77777777" w:rsidR="00962760" w:rsidRPr="00E414CB" w:rsidRDefault="00962760" w:rsidP="00962760">
      <w:pPr>
        <w:pStyle w:val="ListParagraph"/>
        <w:numPr>
          <w:ilvl w:val="0"/>
          <w:numId w:val="28"/>
        </w:numPr>
        <w:spacing w:after="200" w:line="360" w:lineRule="auto"/>
      </w:pPr>
      <w:r>
        <w:t>Bapak Ahmad Cucus, S.Kom., M.Kom. selaku pembimbing dalam Penulisan Ilmiah ini yang telah membimbing dan memberikan pengarahan dalam menyelesaikan penulisan ilmiah ini</w:t>
      </w:r>
      <w:r w:rsidRPr="00E414CB">
        <w:t>.</w:t>
      </w:r>
    </w:p>
    <w:p w14:paraId="2934D21B" w14:textId="77777777" w:rsidR="00962760" w:rsidRPr="00E414CB" w:rsidRDefault="00962760" w:rsidP="00962760">
      <w:pPr>
        <w:pStyle w:val="ListParagraph"/>
        <w:numPr>
          <w:ilvl w:val="0"/>
          <w:numId w:val="28"/>
        </w:numPr>
        <w:spacing w:after="200" w:line="360" w:lineRule="auto"/>
      </w:pPr>
      <w:r w:rsidRPr="00E414CB">
        <w:t>Orang tua dan adik-adik saya yang selalu mendukung dan memberikan semangat.</w:t>
      </w:r>
    </w:p>
    <w:p w14:paraId="6A6D2621" w14:textId="77777777" w:rsidR="00962760" w:rsidRPr="00E414CB" w:rsidRDefault="00962760" w:rsidP="00962760">
      <w:pPr>
        <w:pStyle w:val="ListParagraph"/>
        <w:numPr>
          <w:ilvl w:val="0"/>
          <w:numId w:val="28"/>
        </w:numPr>
        <w:spacing w:after="200" w:line="360" w:lineRule="auto"/>
      </w:pPr>
      <w:r w:rsidRPr="00E414CB">
        <w:t xml:space="preserve">Teman-teman seperjuangan khususnya </w:t>
      </w:r>
      <w:r>
        <w:t>IF</w:t>
      </w:r>
      <w:r w:rsidRPr="00E414CB">
        <w:t xml:space="preserve"> angkatan 2019 yang sudah banyak membantu penulis.</w:t>
      </w:r>
    </w:p>
    <w:p w14:paraId="34182D72" w14:textId="785CB566" w:rsidR="009479F8" w:rsidRPr="002825F3" w:rsidRDefault="00962760" w:rsidP="00962760">
      <w:pPr>
        <w:pStyle w:val="ListParagraph"/>
        <w:numPr>
          <w:ilvl w:val="0"/>
          <w:numId w:val="28"/>
        </w:numPr>
        <w:spacing w:after="200" w:line="360" w:lineRule="auto"/>
        <w:rPr>
          <w:szCs w:val="24"/>
        </w:rPr>
      </w:pPr>
      <w:r w:rsidRPr="00E414CB">
        <w:lastRenderedPageBreak/>
        <w:t>Kakak-kakak tingkat serta teman-teman yang telah meluangkan waktu bagi penulis untuk bertanya segala hal yang berkaitan dengan Penulisan Ilmiah ini.</w:t>
      </w:r>
    </w:p>
    <w:p w14:paraId="1E943F1D" w14:textId="77777777" w:rsidR="009479F8" w:rsidRPr="002825F3" w:rsidRDefault="009479F8" w:rsidP="009479F8">
      <w:pPr>
        <w:pStyle w:val="ListParagraph"/>
        <w:spacing w:line="360" w:lineRule="auto"/>
        <w:ind w:left="786"/>
        <w:rPr>
          <w:b/>
          <w:szCs w:val="24"/>
        </w:rPr>
      </w:pPr>
    </w:p>
    <w:p w14:paraId="38460710" w14:textId="77777777" w:rsidR="009479F8" w:rsidRPr="002825F3" w:rsidRDefault="009479F8" w:rsidP="009479F8">
      <w:pPr>
        <w:pStyle w:val="ListParagraph"/>
        <w:spacing w:line="360" w:lineRule="auto"/>
        <w:ind w:left="0" w:firstLine="786"/>
        <w:rPr>
          <w:szCs w:val="24"/>
        </w:rPr>
      </w:pPr>
      <w:r w:rsidRPr="002825F3">
        <w:rPr>
          <w:szCs w:val="24"/>
        </w:rPr>
        <w:t xml:space="preserve">Penulis sangat menyadari bahwa hasil dari penulisan yang telah syukur ini masih sangat banyak kekurangan  baik dari segi isi, penulisan, maupun </w:t>
      </w:r>
      <w:r w:rsidRPr="00C20E34">
        <w:rPr>
          <w:szCs w:val="24"/>
        </w:rPr>
        <w:t>sistem</w:t>
      </w:r>
      <w:r w:rsidRPr="002825F3">
        <w:rPr>
          <w:szCs w:val="24"/>
        </w:rPr>
        <w:t>atikanya. Oleh karena itu, penulis mengharapkan adanya kritik dan saran agar dapat mengembangkan dan menyempurnakan Tugas Akhir ini. Semoga dengan adanya Tugas akhir ini dapat memberi manfaat terkhusus bagi penulis ataupun pembaca.</w:t>
      </w:r>
      <w:r w:rsidRPr="002825F3">
        <w:rPr>
          <w:szCs w:val="24"/>
        </w:rPr>
        <w:tab/>
      </w:r>
      <w:r w:rsidRPr="002825F3">
        <w:rPr>
          <w:szCs w:val="24"/>
        </w:rPr>
        <w:tab/>
      </w:r>
    </w:p>
    <w:p w14:paraId="7189CE3F" w14:textId="77777777" w:rsidR="009479F8" w:rsidRPr="002825F3" w:rsidRDefault="009479F8" w:rsidP="009479F8">
      <w:pPr>
        <w:pStyle w:val="ListParagraph"/>
        <w:spacing w:line="360" w:lineRule="auto"/>
        <w:ind w:left="0" w:firstLine="786"/>
        <w:rPr>
          <w:szCs w:val="24"/>
        </w:rPr>
      </w:pPr>
    </w:p>
    <w:p w14:paraId="4EBA3422" w14:textId="77777777" w:rsidR="009479F8" w:rsidRPr="002825F3" w:rsidRDefault="009479F8" w:rsidP="009479F8">
      <w:pPr>
        <w:pStyle w:val="ListParagraph"/>
        <w:spacing w:line="360" w:lineRule="auto"/>
        <w:ind w:left="0" w:firstLine="786"/>
        <w:rPr>
          <w:szCs w:val="24"/>
        </w:rPr>
      </w:pPr>
    </w:p>
    <w:p w14:paraId="586ECFE5" w14:textId="77777777" w:rsidR="009479F8" w:rsidRPr="002825F3" w:rsidRDefault="009479F8" w:rsidP="009479F8">
      <w:pPr>
        <w:pStyle w:val="ListParagraph"/>
        <w:spacing w:line="360" w:lineRule="auto"/>
        <w:ind w:left="0" w:firstLine="786"/>
        <w:rPr>
          <w:b/>
          <w:szCs w:val="24"/>
        </w:rPr>
      </w:pPr>
    </w:p>
    <w:p w14:paraId="2E2A7256" w14:textId="77777777" w:rsidR="009479F8" w:rsidRPr="002825F3" w:rsidRDefault="009479F8" w:rsidP="009479F8">
      <w:pPr>
        <w:pStyle w:val="ListParagraph"/>
        <w:spacing w:line="360" w:lineRule="auto"/>
        <w:ind w:left="0" w:firstLine="786"/>
        <w:rPr>
          <w:b/>
          <w:szCs w:val="24"/>
        </w:rPr>
      </w:pPr>
    </w:p>
    <w:p w14:paraId="2D712788" w14:textId="77777777" w:rsidR="009479F8" w:rsidRPr="007A25E8" w:rsidRDefault="009479F8" w:rsidP="009479F8">
      <w:pPr>
        <w:pStyle w:val="ListParagraph"/>
        <w:tabs>
          <w:tab w:val="left" w:pos="4678"/>
        </w:tabs>
        <w:spacing w:line="360" w:lineRule="auto"/>
        <w:ind w:left="0" w:firstLine="786"/>
        <w:rPr>
          <w:szCs w:val="24"/>
          <w:lang w:val="en-US"/>
        </w:rPr>
      </w:pPr>
      <w:r w:rsidRPr="002825F3">
        <w:rPr>
          <w:b/>
          <w:szCs w:val="24"/>
        </w:rPr>
        <w:tab/>
      </w:r>
      <w:r w:rsidRPr="002825F3">
        <w:rPr>
          <w:szCs w:val="24"/>
        </w:rPr>
        <w:t>Bandar Lampung, ..........202</w:t>
      </w:r>
      <w:r>
        <w:rPr>
          <w:szCs w:val="24"/>
          <w:lang w:val="en-US"/>
        </w:rPr>
        <w:t>2</w:t>
      </w:r>
    </w:p>
    <w:p w14:paraId="69066186" w14:textId="77777777" w:rsidR="009479F8" w:rsidRPr="002825F3" w:rsidRDefault="009479F8" w:rsidP="009479F8">
      <w:pPr>
        <w:pStyle w:val="ListParagraph"/>
        <w:tabs>
          <w:tab w:val="left" w:pos="4678"/>
        </w:tabs>
        <w:spacing w:line="360" w:lineRule="auto"/>
        <w:ind w:left="0" w:firstLine="786"/>
        <w:rPr>
          <w:szCs w:val="24"/>
        </w:rPr>
      </w:pPr>
    </w:p>
    <w:p w14:paraId="34D838B5" w14:textId="77777777" w:rsidR="009479F8" w:rsidRPr="002825F3" w:rsidRDefault="009479F8" w:rsidP="009479F8">
      <w:pPr>
        <w:pStyle w:val="ListParagraph"/>
        <w:tabs>
          <w:tab w:val="left" w:pos="4678"/>
        </w:tabs>
        <w:spacing w:line="360" w:lineRule="auto"/>
        <w:ind w:left="0" w:firstLine="786"/>
        <w:rPr>
          <w:szCs w:val="24"/>
        </w:rPr>
      </w:pPr>
      <w:r w:rsidRPr="002825F3">
        <w:rPr>
          <w:szCs w:val="24"/>
        </w:rPr>
        <w:tab/>
      </w:r>
      <w:r w:rsidRPr="002825F3">
        <w:rPr>
          <w:szCs w:val="24"/>
        </w:rPr>
        <w:tab/>
      </w:r>
      <w:r w:rsidRPr="002825F3">
        <w:rPr>
          <w:szCs w:val="24"/>
        </w:rPr>
        <w:tab/>
      </w:r>
    </w:p>
    <w:p w14:paraId="6604483A" w14:textId="77777777" w:rsidR="009479F8" w:rsidRPr="002825F3" w:rsidRDefault="009479F8" w:rsidP="009479F8">
      <w:pPr>
        <w:pStyle w:val="ListParagraph"/>
        <w:tabs>
          <w:tab w:val="left" w:pos="4678"/>
        </w:tabs>
        <w:spacing w:line="360" w:lineRule="auto"/>
        <w:ind w:left="0" w:firstLine="786"/>
        <w:rPr>
          <w:szCs w:val="24"/>
        </w:rPr>
      </w:pPr>
    </w:p>
    <w:p w14:paraId="4D53B60E" w14:textId="4F74D81B" w:rsidR="009479F8" w:rsidRPr="002825F3" w:rsidRDefault="00962760" w:rsidP="00AC0166">
      <w:pPr>
        <w:pStyle w:val="ListParagraph"/>
        <w:tabs>
          <w:tab w:val="left" w:pos="4678"/>
          <w:tab w:val="left" w:pos="4962"/>
        </w:tabs>
        <w:spacing w:line="360" w:lineRule="auto"/>
        <w:ind w:left="0" w:firstLine="786"/>
        <w:rPr>
          <w:szCs w:val="24"/>
          <w:lang w:val="en-US"/>
        </w:rPr>
      </w:pPr>
      <w:r w:rsidRPr="002825F3">
        <w:rPr>
          <w:szCs w:val="24"/>
        </w:rPr>
        <w:tab/>
      </w:r>
      <w:r w:rsidRPr="002825F3">
        <w:rPr>
          <w:szCs w:val="24"/>
        </w:rPr>
        <w:tab/>
      </w:r>
      <w:r w:rsidR="00AC0166">
        <w:rPr>
          <w:szCs w:val="24"/>
          <w:lang w:val="en-US"/>
        </w:rPr>
        <w:t>Ihsan Aditya Laksamana</w:t>
      </w:r>
    </w:p>
    <w:p w14:paraId="1DF34B96" w14:textId="6115D71A" w:rsidR="009479F8" w:rsidRDefault="009479F8" w:rsidP="009479F8">
      <w:pPr>
        <w:spacing w:line="360" w:lineRule="auto"/>
        <w:jc w:val="center"/>
        <w:sectPr w:rsidR="009479F8" w:rsidSect="00697F0C">
          <w:pgSz w:w="11906" w:h="16838" w:code="9"/>
          <w:pgMar w:top="2268" w:right="1701" w:bottom="1701" w:left="2268" w:header="709" w:footer="709" w:gutter="0"/>
          <w:pgNumType w:fmt="lowerRoman" w:start="1"/>
          <w:cols w:space="708"/>
          <w:docGrid w:linePitch="360"/>
        </w:sectPr>
      </w:pPr>
    </w:p>
    <w:p w14:paraId="41F3E180" w14:textId="1D8D6E5F" w:rsidR="00C246C4" w:rsidRPr="00C246C4" w:rsidRDefault="00C246C4" w:rsidP="007B2028">
      <w:pPr>
        <w:pStyle w:val="Heading1"/>
        <w:numPr>
          <w:ilvl w:val="0"/>
          <w:numId w:val="0"/>
        </w:numPr>
        <w:spacing w:line="360" w:lineRule="auto"/>
        <w:ind w:left="432"/>
      </w:pPr>
      <w:bookmarkStart w:id="1" w:name="_Toc121816766"/>
      <w:r>
        <w:lastRenderedPageBreak/>
        <w:t>DAFTAR ISI</w:t>
      </w:r>
      <w:bookmarkEnd w:id="1"/>
      <w:r w:rsidR="00EF5E2A">
        <w:fldChar w:fldCharType="begin"/>
      </w:r>
      <w:r w:rsidR="00EF5E2A">
        <w:instrText xml:space="preserve"> TOC \o "1-3" \h \z \u </w:instrText>
      </w:r>
      <w:r w:rsidR="00EF5E2A">
        <w:fldChar w:fldCharType="separate"/>
      </w:r>
    </w:p>
    <w:p w14:paraId="441ECB8F" w14:textId="1B98B795" w:rsidR="00C246C4" w:rsidRPr="007B2028" w:rsidRDefault="008A2AFF" w:rsidP="007B2028">
      <w:pPr>
        <w:pStyle w:val="TOC1"/>
        <w:tabs>
          <w:tab w:val="left" w:pos="1100"/>
          <w:tab w:val="right" w:leader="dot" w:pos="7927"/>
        </w:tabs>
        <w:spacing w:line="360" w:lineRule="auto"/>
        <w:rPr>
          <w:rFonts w:asciiTheme="minorHAnsi" w:eastAsiaTheme="minorEastAsia" w:hAnsiTheme="minorHAnsi"/>
          <w:noProof/>
          <w:sz w:val="22"/>
          <w:lang w:eastAsia="en-ID"/>
        </w:rPr>
      </w:pPr>
      <w:hyperlink w:anchor="_Toc121816767" w:history="1">
        <w:r w:rsidR="00C246C4" w:rsidRPr="007B2028">
          <w:rPr>
            <w:rStyle w:val="Hyperlink"/>
            <w:noProof/>
          </w:rPr>
          <w:t>BAB 1</w:t>
        </w:r>
        <w:r w:rsidR="00C246C4" w:rsidRPr="007B2028">
          <w:rPr>
            <w:rFonts w:asciiTheme="minorHAnsi" w:eastAsiaTheme="minorEastAsia" w:hAnsiTheme="minorHAnsi"/>
            <w:noProof/>
            <w:sz w:val="22"/>
            <w:lang w:eastAsia="en-ID"/>
          </w:rPr>
          <w:tab/>
        </w:r>
        <w:r w:rsidR="00C246C4" w:rsidRPr="007B2028">
          <w:rPr>
            <w:rStyle w:val="Hyperlink"/>
            <w:noProof/>
          </w:rPr>
          <w:t>PENDAHULU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67 \h </w:instrText>
        </w:r>
        <w:r w:rsidR="00C246C4" w:rsidRPr="007B2028">
          <w:rPr>
            <w:noProof/>
            <w:webHidden/>
          </w:rPr>
        </w:r>
        <w:r w:rsidR="00C246C4" w:rsidRPr="007B2028">
          <w:rPr>
            <w:noProof/>
            <w:webHidden/>
          </w:rPr>
          <w:fldChar w:fldCharType="separate"/>
        </w:r>
        <w:r w:rsidR="00C246C4" w:rsidRPr="007B2028">
          <w:rPr>
            <w:noProof/>
            <w:webHidden/>
          </w:rPr>
          <w:t>6</w:t>
        </w:r>
        <w:r w:rsidR="00C246C4" w:rsidRPr="007B2028">
          <w:rPr>
            <w:noProof/>
            <w:webHidden/>
          </w:rPr>
          <w:fldChar w:fldCharType="end"/>
        </w:r>
      </w:hyperlink>
    </w:p>
    <w:p w14:paraId="6C74018A" w14:textId="3FB2503B"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68" w:history="1">
        <w:r w:rsidR="00C246C4" w:rsidRPr="007B2028">
          <w:rPr>
            <w:rStyle w:val="Hyperlink"/>
            <w:noProof/>
          </w:rPr>
          <w:t>1.1</w:t>
        </w:r>
        <w:r w:rsidR="00C246C4" w:rsidRPr="007B2028">
          <w:rPr>
            <w:rFonts w:asciiTheme="minorHAnsi" w:eastAsiaTheme="minorEastAsia" w:hAnsiTheme="minorHAnsi"/>
            <w:noProof/>
            <w:sz w:val="22"/>
            <w:lang w:eastAsia="en-ID"/>
          </w:rPr>
          <w:tab/>
        </w:r>
        <w:r w:rsidR="00C246C4" w:rsidRPr="007B2028">
          <w:rPr>
            <w:rStyle w:val="Hyperlink"/>
            <w:noProof/>
          </w:rPr>
          <w:t>Latar belakang</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68 \h </w:instrText>
        </w:r>
        <w:r w:rsidR="00C246C4" w:rsidRPr="007B2028">
          <w:rPr>
            <w:noProof/>
            <w:webHidden/>
          </w:rPr>
        </w:r>
        <w:r w:rsidR="00C246C4" w:rsidRPr="007B2028">
          <w:rPr>
            <w:noProof/>
            <w:webHidden/>
          </w:rPr>
          <w:fldChar w:fldCharType="separate"/>
        </w:r>
        <w:r w:rsidR="00C246C4" w:rsidRPr="007B2028">
          <w:rPr>
            <w:noProof/>
            <w:webHidden/>
          </w:rPr>
          <w:t>6</w:t>
        </w:r>
        <w:r w:rsidR="00C246C4" w:rsidRPr="007B2028">
          <w:rPr>
            <w:noProof/>
            <w:webHidden/>
          </w:rPr>
          <w:fldChar w:fldCharType="end"/>
        </w:r>
      </w:hyperlink>
    </w:p>
    <w:p w14:paraId="396C0E1C" w14:textId="0BAE00CB"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69" w:history="1">
        <w:r w:rsidR="00C246C4" w:rsidRPr="007B2028">
          <w:rPr>
            <w:rStyle w:val="Hyperlink"/>
            <w:noProof/>
            <w:lang w:val="en-US"/>
          </w:rPr>
          <w:t>1.2</w:t>
        </w:r>
        <w:r w:rsidR="00C246C4" w:rsidRPr="007B2028">
          <w:rPr>
            <w:rFonts w:asciiTheme="minorHAnsi" w:eastAsiaTheme="minorEastAsia" w:hAnsiTheme="minorHAnsi"/>
            <w:noProof/>
            <w:sz w:val="22"/>
            <w:lang w:eastAsia="en-ID"/>
          </w:rPr>
          <w:tab/>
        </w:r>
        <w:r w:rsidR="00C246C4" w:rsidRPr="007B2028">
          <w:rPr>
            <w:rStyle w:val="Hyperlink"/>
            <w:noProof/>
            <w:lang w:val="en-US"/>
          </w:rPr>
          <w:t>Identifikasi Masalah</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69 \h </w:instrText>
        </w:r>
        <w:r w:rsidR="00C246C4" w:rsidRPr="007B2028">
          <w:rPr>
            <w:noProof/>
            <w:webHidden/>
          </w:rPr>
        </w:r>
        <w:r w:rsidR="00C246C4" w:rsidRPr="007B2028">
          <w:rPr>
            <w:noProof/>
            <w:webHidden/>
          </w:rPr>
          <w:fldChar w:fldCharType="separate"/>
        </w:r>
        <w:r w:rsidR="00C246C4" w:rsidRPr="007B2028">
          <w:rPr>
            <w:noProof/>
            <w:webHidden/>
          </w:rPr>
          <w:t>7</w:t>
        </w:r>
        <w:r w:rsidR="00C246C4" w:rsidRPr="007B2028">
          <w:rPr>
            <w:noProof/>
            <w:webHidden/>
          </w:rPr>
          <w:fldChar w:fldCharType="end"/>
        </w:r>
      </w:hyperlink>
    </w:p>
    <w:p w14:paraId="01660F22" w14:textId="63FA5A82"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0" w:history="1">
        <w:r w:rsidR="00C246C4" w:rsidRPr="007B2028">
          <w:rPr>
            <w:rStyle w:val="Hyperlink"/>
            <w:noProof/>
          </w:rPr>
          <w:t>1.3</w:t>
        </w:r>
        <w:r w:rsidR="00C246C4" w:rsidRPr="007B2028">
          <w:rPr>
            <w:rFonts w:asciiTheme="minorHAnsi" w:eastAsiaTheme="minorEastAsia" w:hAnsiTheme="minorHAnsi"/>
            <w:noProof/>
            <w:sz w:val="22"/>
            <w:lang w:eastAsia="en-ID"/>
          </w:rPr>
          <w:tab/>
        </w:r>
        <w:r w:rsidR="00C246C4" w:rsidRPr="007B2028">
          <w:rPr>
            <w:rStyle w:val="Hyperlink"/>
            <w:noProof/>
          </w:rPr>
          <w:t>Batasan Masalah</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0 \h </w:instrText>
        </w:r>
        <w:r w:rsidR="00C246C4" w:rsidRPr="007B2028">
          <w:rPr>
            <w:noProof/>
            <w:webHidden/>
          </w:rPr>
        </w:r>
        <w:r w:rsidR="00C246C4" w:rsidRPr="007B2028">
          <w:rPr>
            <w:noProof/>
            <w:webHidden/>
          </w:rPr>
          <w:fldChar w:fldCharType="separate"/>
        </w:r>
        <w:r w:rsidR="00C246C4" w:rsidRPr="007B2028">
          <w:rPr>
            <w:noProof/>
            <w:webHidden/>
          </w:rPr>
          <w:t>8</w:t>
        </w:r>
        <w:r w:rsidR="00C246C4" w:rsidRPr="007B2028">
          <w:rPr>
            <w:noProof/>
            <w:webHidden/>
          </w:rPr>
          <w:fldChar w:fldCharType="end"/>
        </w:r>
      </w:hyperlink>
    </w:p>
    <w:p w14:paraId="435F3F5A" w14:textId="076E5C7F"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1" w:history="1">
        <w:r w:rsidR="00C246C4" w:rsidRPr="007B2028">
          <w:rPr>
            <w:rStyle w:val="Hyperlink"/>
            <w:noProof/>
          </w:rPr>
          <w:t>1.4</w:t>
        </w:r>
        <w:r w:rsidR="00C246C4" w:rsidRPr="007B2028">
          <w:rPr>
            <w:rFonts w:asciiTheme="minorHAnsi" w:eastAsiaTheme="minorEastAsia" w:hAnsiTheme="minorHAnsi"/>
            <w:noProof/>
            <w:sz w:val="22"/>
            <w:lang w:eastAsia="en-ID"/>
          </w:rPr>
          <w:tab/>
        </w:r>
        <w:r w:rsidR="00C246C4" w:rsidRPr="007B2028">
          <w:rPr>
            <w:rStyle w:val="Hyperlink"/>
            <w:noProof/>
          </w:rPr>
          <w:t>Rumusan Masalah</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1 \h </w:instrText>
        </w:r>
        <w:r w:rsidR="00C246C4" w:rsidRPr="007B2028">
          <w:rPr>
            <w:noProof/>
            <w:webHidden/>
          </w:rPr>
        </w:r>
        <w:r w:rsidR="00C246C4" w:rsidRPr="007B2028">
          <w:rPr>
            <w:noProof/>
            <w:webHidden/>
          </w:rPr>
          <w:fldChar w:fldCharType="separate"/>
        </w:r>
        <w:r w:rsidR="00C246C4" w:rsidRPr="007B2028">
          <w:rPr>
            <w:noProof/>
            <w:webHidden/>
          </w:rPr>
          <w:t>8</w:t>
        </w:r>
        <w:r w:rsidR="00C246C4" w:rsidRPr="007B2028">
          <w:rPr>
            <w:noProof/>
            <w:webHidden/>
          </w:rPr>
          <w:fldChar w:fldCharType="end"/>
        </w:r>
      </w:hyperlink>
    </w:p>
    <w:p w14:paraId="380E3BC9" w14:textId="590ED4C4"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2" w:history="1">
        <w:r w:rsidR="00C246C4" w:rsidRPr="007B2028">
          <w:rPr>
            <w:rStyle w:val="Hyperlink"/>
            <w:noProof/>
          </w:rPr>
          <w:t>1.5</w:t>
        </w:r>
        <w:r w:rsidR="00C246C4" w:rsidRPr="007B2028">
          <w:rPr>
            <w:rFonts w:asciiTheme="minorHAnsi" w:eastAsiaTheme="minorEastAsia" w:hAnsiTheme="minorHAnsi"/>
            <w:noProof/>
            <w:sz w:val="22"/>
            <w:lang w:eastAsia="en-ID"/>
          </w:rPr>
          <w:tab/>
        </w:r>
        <w:r w:rsidR="00C246C4" w:rsidRPr="007B2028">
          <w:rPr>
            <w:rStyle w:val="Hyperlink"/>
            <w:noProof/>
          </w:rPr>
          <w:t>Tujuan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2 \h </w:instrText>
        </w:r>
        <w:r w:rsidR="00C246C4" w:rsidRPr="007B2028">
          <w:rPr>
            <w:noProof/>
            <w:webHidden/>
          </w:rPr>
        </w:r>
        <w:r w:rsidR="00C246C4" w:rsidRPr="007B2028">
          <w:rPr>
            <w:noProof/>
            <w:webHidden/>
          </w:rPr>
          <w:fldChar w:fldCharType="separate"/>
        </w:r>
        <w:r w:rsidR="00C246C4" w:rsidRPr="007B2028">
          <w:rPr>
            <w:noProof/>
            <w:webHidden/>
          </w:rPr>
          <w:t>8</w:t>
        </w:r>
        <w:r w:rsidR="00C246C4" w:rsidRPr="007B2028">
          <w:rPr>
            <w:noProof/>
            <w:webHidden/>
          </w:rPr>
          <w:fldChar w:fldCharType="end"/>
        </w:r>
      </w:hyperlink>
    </w:p>
    <w:p w14:paraId="15185607" w14:textId="007DEB2B"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3" w:history="1">
        <w:r w:rsidR="00C246C4" w:rsidRPr="007B2028">
          <w:rPr>
            <w:rStyle w:val="Hyperlink"/>
            <w:noProof/>
          </w:rPr>
          <w:t>1.6</w:t>
        </w:r>
        <w:r w:rsidR="00C246C4" w:rsidRPr="007B2028">
          <w:rPr>
            <w:rFonts w:asciiTheme="minorHAnsi" w:eastAsiaTheme="minorEastAsia" w:hAnsiTheme="minorHAnsi"/>
            <w:noProof/>
            <w:sz w:val="22"/>
            <w:lang w:eastAsia="en-ID"/>
          </w:rPr>
          <w:tab/>
        </w:r>
        <w:r w:rsidR="00C246C4" w:rsidRPr="007B2028">
          <w:rPr>
            <w:rStyle w:val="Hyperlink"/>
            <w:noProof/>
          </w:rPr>
          <w:t>Manfaat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3 \h </w:instrText>
        </w:r>
        <w:r w:rsidR="00C246C4" w:rsidRPr="007B2028">
          <w:rPr>
            <w:noProof/>
            <w:webHidden/>
          </w:rPr>
        </w:r>
        <w:r w:rsidR="00C246C4" w:rsidRPr="007B2028">
          <w:rPr>
            <w:noProof/>
            <w:webHidden/>
          </w:rPr>
          <w:fldChar w:fldCharType="separate"/>
        </w:r>
        <w:r w:rsidR="00C246C4" w:rsidRPr="007B2028">
          <w:rPr>
            <w:noProof/>
            <w:webHidden/>
          </w:rPr>
          <w:t>8</w:t>
        </w:r>
        <w:r w:rsidR="00C246C4" w:rsidRPr="007B2028">
          <w:rPr>
            <w:noProof/>
            <w:webHidden/>
          </w:rPr>
          <w:fldChar w:fldCharType="end"/>
        </w:r>
      </w:hyperlink>
    </w:p>
    <w:p w14:paraId="61A9135F" w14:textId="3BC29D04"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4" w:history="1">
        <w:r w:rsidR="00C246C4" w:rsidRPr="007B2028">
          <w:rPr>
            <w:rStyle w:val="Hyperlink"/>
            <w:noProof/>
          </w:rPr>
          <w:t>1.7</w:t>
        </w:r>
        <w:r w:rsidR="00C246C4" w:rsidRPr="007B2028">
          <w:rPr>
            <w:rFonts w:asciiTheme="minorHAnsi" w:eastAsiaTheme="minorEastAsia" w:hAnsiTheme="minorHAnsi"/>
            <w:noProof/>
            <w:sz w:val="22"/>
            <w:lang w:eastAsia="en-ID"/>
          </w:rPr>
          <w:tab/>
        </w:r>
        <w:r w:rsidR="00C246C4" w:rsidRPr="007B2028">
          <w:rPr>
            <w:rStyle w:val="Hyperlink"/>
            <w:noProof/>
          </w:rPr>
          <w:t>Kerangka Pemikir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4 \h </w:instrText>
        </w:r>
        <w:r w:rsidR="00C246C4" w:rsidRPr="007B2028">
          <w:rPr>
            <w:noProof/>
            <w:webHidden/>
          </w:rPr>
        </w:r>
        <w:r w:rsidR="00C246C4" w:rsidRPr="007B2028">
          <w:rPr>
            <w:noProof/>
            <w:webHidden/>
          </w:rPr>
          <w:fldChar w:fldCharType="separate"/>
        </w:r>
        <w:r w:rsidR="00C246C4" w:rsidRPr="007B2028">
          <w:rPr>
            <w:noProof/>
            <w:webHidden/>
          </w:rPr>
          <w:t>9</w:t>
        </w:r>
        <w:r w:rsidR="00C246C4" w:rsidRPr="007B2028">
          <w:rPr>
            <w:noProof/>
            <w:webHidden/>
          </w:rPr>
          <w:fldChar w:fldCharType="end"/>
        </w:r>
      </w:hyperlink>
    </w:p>
    <w:p w14:paraId="2E5912A2" w14:textId="17E5109C"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5" w:history="1">
        <w:r w:rsidR="00C246C4" w:rsidRPr="007B2028">
          <w:rPr>
            <w:rStyle w:val="Hyperlink"/>
            <w:noProof/>
          </w:rPr>
          <w:t>1.8</w:t>
        </w:r>
        <w:r w:rsidR="00C246C4" w:rsidRPr="007B2028">
          <w:rPr>
            <w:rFonts w:asciiTheme="minorHAnsi" w:eastAsiaTheme="minorEastAsia" w:hAnsiTheme="minorHAnsi"/>
            <w:noProof/>
            <w:sz w:val="22"/>
            <w:lang w:eastAsia="en-ID"/>
          </w:rPr>
          <w:tab/>
        </w:r>
        <w:r w:rsidR="00C246C4" w:rsidRPr="007B2028">
          <w:rPr>
            <w:rStyle w:val="Hyperlink"/>
            <w:noProof/>
          </w:rPr>
          <w:t>Sistematika Penulis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5 \h </w:instrText>
        </w:r>
        <w:r w:rsidR="00C246C4" w:rsidRPr="007B2028">
          <w:rPr>
            <w:noProof/>
            <w:webHidden/>
          </w:rPr>
        </w:r>
        <w:r w:rsidR="00C246C4" w:rsidRPr="007B2028">
          <w:rPr>
            <w:noProof/>
            <w:webHidden/>
          </w:rPr>
          <w:fldChar w:fldCharType="separate"/>
        </w:r>
        <w:r w:rsidR="00C246C4" w:rsidRPr="007B2028">
          <w:rPr>
            <w:noProof/>
            <w:webHidden/>
          </w:rPr>
          <w:t>10</w:t>
        </w:r>
        <w:r w:rsidR="00C246C4" w:rsidRPr="007B2028">
          <w:rPr>
            <w:noProof/>
            <w:webHidden/>
          </w:rPr>
          <w:fldChar w:fldCharType="end"/>
        </w:r>
      </w:hyperlink>
    </w:p>
    <w:p w14:paraId="2A2C92A4" w14:textId="012E001F" w:rsidR="00C246C4" w:rsidRPr="007B2028" w:rsidRDefault="008A2AFF" w:rsidP="007B2028">
      <w:pPr>
        <w:pStyle w:val="TOC1"/>
        <w:tabs>
          <w:tab w:val="left" w:pos="1100"/>
          <w:tab w:val="right" w:leader="dot" w:pos="7927"/>
        </w:tabs>
        <w:spacing w:line="360" w:lineRule="auto"/>
        <w:rPr>
          <w:rFonts w:asciiTheme="minorHAnsi" w:eastAsiaTheme="minorEastAsia" w:hAnsiTheme="minorHAnsi"/>
          <w:noProof/>
          <w:sz w:val="22"/>
          <w:lang w:eastAsia="en-ID"/>
        </w:rPr>
      </w:pPr>
      <w:hyperlink w:anchor="_Toc121816776" w:history="1">
        <w:r w:rsidR="00C246C4" w:rsidRPr="007B2028">
          <w:rPr>
            <w:rStyle w:val="Hyperlink"/>
            <w:noProof/>
          </w:rPr>
          <w:t>BAB 2</w:t>
        </w:r>
        <w:r w:rsidR="00C246C4" w:rsidRPr="007B2028">
          <w:rPr>
            <w:rFonts w:asciiTheme="minorHAnsi" w:eastAsiaTheme="minorEastAsia" w:hAnsiTheme="minorHAnsi"/>
            <w:noProof/>
            <w:sz w:val="22"/>
            <w:lang w:eastAsia="en-ID"/>
          </w:rPr>
          <w:tab/>
        </w:r>
        <w:r w:rsidR="00C246C4" w:rsidRPr="007B2028">
          <w:rPr>
            <w:rStyle w:val="Hyperlink"/>
            <w:noProof/>
          </w:rPr>
          <w:t>TINJAUAN PUSTAKA</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6 \h </w:instrText>
        </w:r>
        <w:r w:rsidR="00C246C4" w:rsidRPr="007B2028">
          <w:rPr>
            <w:noProof/>
            <w:webHidden/>
          </w:rPr>
        </w:r>
        <w:r w:rsidR="00C246C4" w:rsidRPr="007B2028">
          <w:rPr>
            <w:noProof/>
            <w:webHidden/>
          </w:rPr>
          <w:fldChar w:fldCharType="separate"/>
        </w:r>
        <w:r w:rsidR="00C246C4" w:rsidRPr="007B2028">
          <w:rPr>
            <w:noProof/>
            <w:webHidden/>
          </w:rPr>
          <w:t>11</w:t>
        </w:r>
        <w:r w:rsidR="00C246C4" w:rsidRPr="007B2028">
          <w:rPr>
            <w:noProof/>
            <w:webHidden/>
          </w:rPr>
          <w:fldChar w:fldCharType="end"/>
        </w:r>
      </w:hyperlink>
    </w:p>
    <w:p w14:paraId="0B02637D" w14:textId="206AA31C"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7" w:history="1">
        <w:r w:rsidR="00C246C4" w:rsidRPr="007B2028">
          <w:rPr>
            <w:rStyle w:val="Hyperlink"/>
            <w:noProof/>
          </w:rPr>
          <w:t>2.1</w:t>
        </w:r>
        <w:r w:rsidR="00C246C4" w:rsidRPr="007B2028">
          <w:rPr>
            <w:rFonts w:asciiTheme="minorHAnsi" w:eastAsiaTheme="minorEastAsia" w:hAnsiTheme="minorHAnsi"/>
            <w:noProof/>
            <w:sz w:val="22"/>
            <w:lang w:eastAsia="en-ID"/>
          </w:rPr>
          <w:tab/>
        </w:r>
        <w:r w:rsidR="00C246C4" w:rsidRPr="007B2028">
          <w:rPr>
            <w:rStyle w:val="Hyperlink"/>
            <w:noProof/>
          </w:rPr>
          <w:t>Tinjauan Pustaka</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7 \h </w:instrText>
        </w:r>
        <w:r w:rsidR="00C246C4" w:rsidRPr="007B2028">
          <w:rPr>
            <w:noProof/>
            <w:webHidden/>
          </w:rPr>
        </w:r>
        <w:r w:rsidR="00C246C4" w:rsidRPr="007B2028">
          <w:rPr>
            <w:noProof/>
            <w:webHidden/>
          </w:rPr>
          <w:fldChar w:fldCharType="separate"/>
        </w:r>
        <w:r w:rsidR="00C246C4" w:rsidRPr="007B2028">
          <w:rPr>
            <w:noProof/>
            <w:webHidden/>
          </w:rPr>
          <w:t>11</w:t>
        </w:r>
        <w:r w:rsidR="00C246C4" w:rsidRPr="007B2028">
          <w:rPr>
            <w:noProof/>
            <w:webHidden/>
          </w:rPr>
          <w:fldChar w:fldCharType="end"/>
        </w:r>
      </w:hyperlink>
    </w:p>
    <w:p w14:paraId="75AF77F1" w14:textId="6D3DF39A"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78" w:history="1">
        <w:r w:rsidR="00C246C4" w:rsidRPr="007B2028">
          <w:rPr>
            <w:rStyle w:val="Hyperlink"/>
            <w:noProof/>
          </w:rPr>
          <w:t>2.2</w:t>
        </w:r>
        <w:r w:rsidR="00C246C4" w:rsidRPr="007B2028">
          <w:rPr>
            <w:rFonts w:asciiTheme="minorHAnsi" w:eastAsiaTheme="minorEastAsia" w:hAnsiTheme="minorHAnsi"/>
            <w:noProof/>
            <w:sz w:val="22"/>
            <w:lang w:eastAsia="en-ID"/>
          </w:rPr>
          <w:tab/>
        </w:r>
        <w:r w:rsidR="00C246C4" w:rsidRPr="007B2028">
          <w:rPr>
            <w:rStyle w:val="Hyperlink"/>
            <w:noProof/>
          </w:rPr>
          <w:t>Landasan Teori</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8 \h </w:instrText>
        </w:r>
        <w:r w:rsidR="00C246C4" w:rsidRPr="007B2028">
          <w:rPr>
            <w:noProof/>
            <w:webHidden/>
          </w:rPr>
        </w:r>
        <w:r w:rsidR="00C246C4" w:rsidRPr="007B2028">
          <w:rPr>
            <w:noProof/>
            <w:webHidden/>
          </w:rPr>
          <w:fldChar w:fldCharType="separate"/>
        </w:r>
        <w:r w:rsidR="00C246C4" w:rsidRPr="007B2028">
          <w:rPr>
            <w:noProof/>
            <w:webHidden/>
          </w:rPr>
          <w:t>16</w:t>
        </w:r>
        <w:r w:rsidR="00C246C4" w:rsidRPr="007B2028">
          <w:rPr>
            <w:noProof/>
            <w:webHidden/>
          </w:rPr>
          <w:fldChar w:fldCharType="end"/>
        </w:r>
      </w:hyperlink>
    </w:p>
    <w:p w14:paraId="679947F8" w14:textId="734D2680" w:rsidR="00C246C4" w:rsidRPr="007B2028" w:rsidRDefault="008A2AFF" w:rsidP="007B2028">
      <w:pPr>
        <w:pStyle w:val="TOC3"/>
        <w:tabs>
          <w:tab w:val="left" w:pos="1320"/>
          <w:tab w:val="right" w:leader="dot" w:pos="7927"/>
        </w:tabs>
        <w:spacing w:line="360" w:lineRule="auto"/>
        <w:rPr>
          <w:noProof/>
        </w:rPr>
      </w:pPr>
      <w:hyperlink w:anchor="_Toc121816779" w:history="1">
        <w:r w:rsidR="00C246C4" w:rsidRPr="007B2028">
          <w:rPr>
            <w:rStyle w:val="Hyperlink"/>
            <w:rFonts w:cs="Times New Roman"/>
            <w:noProof/>
          </w:rPr>
          <w:t>2.2.1</w:t>
        </w:r>
        <w:r w:rsidR="00C246C4" w:rsidRPr="007B2028">
          <w:rPr>
            <w:noProof/>
          </w:rPr>
          <w:tab/>
        </w:r>
        <w:r w:rsidR="00C246C4" w:rsidRPr="007B2028">
          <w:rPr>
            <w:rStyle w:val="Hyperlink"/>
            <w:rFonts w:cs="Times New Roman"/>
            <w:noProof/>
          </w:rPr>
          <w:t>Monitoring</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79 \h </w:instrText>
        </w:r>
        <w:r w:rsidR="00C246C4" w:rsidRPr="007B2028">
          <w:rPr>
            <w:noProof/>
            <w:webHidden/>
          </w:rPr>
        </w:r>
        <w:r w:rsidR="00C246C4" w:rsidRPr="007B2028">
          <w:rPr>
            <w:noProof/>
            <w:webHidden/>
          </w:rPr>
          <w:fldChar w:fldCharType="separate"/>
        </w:r>
        <w:r w:rsidR="00C246C4" w:rsidRPr="007B2028">
          <w:rPr>
            <w:noProof/>
            <w:webHidden/>
          </w:rPr>
          <w:t>16</w:t>
        </w:r>
        <w:r w:rsidR="00C246C4" w:rsidRPr="007B2028">
          <w:rPr>
            <w:noProof/>
            <w:webHidden/>
          </w:rPr>
          <w:fldChar w:fldCharType="end"/>
        </w:r>
      </w:hyperlink>
    </w:p>
    <w:p w14:paraId="7E6AD2D3" w14:textId="711C8751" w:rsidR="00C246C4" w:rsidRPr="007B2028" w:rsidRDefault="008A2AFF" w:rsidP="007B2028">
      <w:pPr>
        <w:pStyle w:val="TOC3"/>
        <w:tabs>
          <w:tab w:val="left" w:pos="1320"/>
          <w:tab w:val="right" w:leader="dot" w:pos="7927"/>
        </w:tabs>
        <w:spacing w:line="360" w:lineRule="auto"/>
        <w:rPr>
          <w:noProof/>
        </w:rPr>
      </w:pPr>
      <w:hyperlink w:anchor="_Toc121816780" w:history="1">
        <w:r w:rsidR="00C246C4" w:rsidRPr="007B2028">
          <w:rPr>
            <w:rStyle w:val="Hyperlink"/>
            <w:noProof/>
          </w:rPr>
          <w:t>2.2.2</w:t>
        </w:r>
        <w:r w:rsidR="00C246C4" w:rsidRPr="007B2028">
          <w:rPr>
            <w:noProof/>
          </w:rPr>
          <w:tab/>
        </w:r>
        <w:r w:rsidR="00C246C4" w:rsidRPr="007B2028">
          <w:rPr>
            <w:rStyle w:val="Hyperlink"/>
            <w:noProof/>
          </w:rPr>
          <w:t>Aplikasi</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0 \h </w:instrText>
        </w:r>
        <w:r w:rsidR="00C246C4" w:rsidRPr="007B2028">
          <w:rPr>
            <w:noProof/>
            <w:webHidden/>
          </w:rPr>
        </w:r>
        <w:r w:rsidR="00C246C4" w:rsidRPr="007B2028">
          <w:rPr>
            <w:noProof/>
            <w:webHidden/>
          </w:rPr>
          <w:fldChar w:fldCharType="separate"/>
        </w:r>
        <w:r w:rsidR="00C246C4" w:rsidRPr="007B2028">
          <w:rPr>
            <w:noProof/>
            <w:webHidden/>
          </w:rPr>
          <w:t>16</w:t>
        </w:r>
        <w:r w:rsidR="00C246C4" w:rsidRPr="007B2028">
          <w:rPr>
            <w:noProof/>
            <w:webHidden/>
          </w:rPr>
          <w:fldChar w:fldCharType="end"/>
        </w:r>
      </w:hyperlink>
    </w:p>
    <w:p w14:paraId="6326F1C5" w14:textId="16876930" w:rsidR="00C246C4" w:rsidRPr="007B2028" w:rsidRDefault="008A2AFF" w:rsidP="007B2028">
      <w:pPr>
        <w:pStyle w:val="TOC3"/>
        <w:tabs>
          <w:tab w:val="left" w:pos="1320"/>
          <w:tab w:val="right" w:leader="dot" w:pos="7927"/>
        </w:tabs>
        <w:spacing w:line="360" w:lineRule="auto"/>
        <w:rPr>
          <w:noProof/>
        </w:rPr>
      </w:pPr>
      <w:hyperlink w:anchor="_Toc121816781" w:history="1">
        <w:r w:rsidR="00C246C4" w:rsidRPr="007B2028">
          <w:rPr>
            <w:rStyle w:val="Hyperlink"/>
            <w:noProof/>
          </w:rPr>
          <w:t>2.2.3</w:t>
        </w:r>
        <w:r w:rsidR="00C246C4" w:rsidRPr="007B2028">
          <w:rPr>
            <w:noProof/>
          </w:rPr>
          <w:tab/>
        </w:r>
        <w:r w:rsidR="00C246C4" w:rsidRPr="007B2028">
          <w:rPr>
            <w:rStyle w:val="Hyperlink"/>
            <w:noProof/>
          </w:rPr>
          <w:t>Android</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1 \h </w:instrText>
        </w:r>
        <w:r w:rsidR="00C246C4" w:rsidRPr="007B2028">
          <w:rPr>
            <w:noProof/>
            <w:webHidden/>
          </w:rPr>
        </w:r>
        <w:r w:rsidR="00C246C4" w:rsidRPr="007B2028">
          <w:rPr>
            <w:noProof/>
            <w:webHidden/>
          </w:rPr>
          <w:fldChar w:fldCharType="separate"/>
        </w:r>
        <w:r w:rsidR="00C246C4" w:rsidRPr="007B2028">
          <w:rPr>
            <w:noProof/>
            <w:webHidden/>
          </w:rPr>
          <w:t>17</w:t>
        </w:r>
        <w:r w:rsidR="00C246C4" w:rsidRPr="007B2028">
          <w:rPr>
            <w:noProof/>
            <w:webHidden/>
          </w:rPr>
          <w:fldChar w:fldCharType="end"/>
        </w:r>
      </w:hyperlink>
    </w:p>
    <w:p w14:paraId="6815FBFD" w14:textId="082BE737" w:rsidR="00C246C4" w:rsidRPr="007B2028" w:rsidRDefault="008A2AFF" w:rsidP="007B2028">
      <w:pPr>
        <w:pStyle w:val="TOC3"/>
        <w:tabs>
          <w:tab w:val="left" w:pos="1320"/>
          <w:tab w:val="right" w:leader="dot" w:pos="7927"/>
        </w:tabs>
        <w:spacing w:line="360" w:lineRule="auto"/>
        <w:rPr>
          <w:noProof/>
        </w:rPr>
      </w:pPr>
      <w:hyperlink w:anchor="_Toc121816782" w:history="1">
        <w:r w:rsidR="00C246C4" w:rsidRPr="007B2028">
          <w:rPr>
            <w:rStyle w:val="Hyperlink"/>
            <w:noProof/>
          </w:rPr>
          <w:t>2.2.4</w:t>
        </w:r>
        <w:r w:rsidR="00C246C4" w:rsidRPr="007B2028">
          <w:rPr>
            <w:noProof/>
          </w:rPr>
          <w:tab/>
        </w:r>
        <w:r w:rsidR="00C246C4" w:rsidRPr="007B2028">
          <w:rPr>
            <w:rStyle w:val="Hyperlink"/>
            <w:noProof/>
          </w:rPr>
          <w:t>Android studio</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2 \h </w:instrText>
        </w:r>
        <w:r w:rsidR="00C246C4" w:rsidRPr="007B2028">
          <w:rPr>
            <w:noProof/>
            <w:webHidden/>
          </w:rPr>
        </w:r>
        <w:r w:rsidR="00C246C4" w:rsidRPr="007B2028">
          <w:rPr>
            <w:noProof/>
            <w:webHidden/>
          </w:rPr>
          <w:fldChar w:fldCharType="separate"/>
        </w:r>
        <w:r w:rsidR="00C246C4" w:rsidRPr="007B2028">
          <w:rPr>
            <w:noProof/>
            <w:webHidden/>
          </w:rPr>
          <w:t>18</w:t>
        </w:r>
        <w:r w:rsidR="00C246C4" w:rsidRPr="007B2028">
          <w:rPr>
            <w:noProof/>
            <w:webHidden/>
          </w:rPr>
          <w:fldChar w:fldCharType="end"/>
        </w:r>
      </w:hyperlink>
    </w:p>
    <w:p w14:paraId="2E71088E" w14:textId="799FC2AB" w:rsidR="00C246C4" w:rsidRPr="007B2028" w:rsidRDefault="008A2AFF" w:rsidP="007B2028">
      <w:pPr>
        <w:pStyle w:val="TOC3"/>
        <w:tabs>
          <w:tab w:val="left" w:pos="1320"/>
          <w:tab w:val="right" w:leader="dot" w:pos="7927"/>
        </w:tabs>
        <w:spacing w:line="360" w:lineRule="auto"/>
        <w:rPr>
          <w:noProof/>
        </w:rPr>
      </w:pPr>
      <w:hyperlink w:anchor="_Toc121816783" w:history="1">
        <w:r w:rsidR="00C246C4" w:rsidRPr="007B2028">
          <w:rPr>
            <w:rStyle w:val="Hyperlink"/>
            <w:noProof/>
          </w:rPr>
          <w:t>2.2.5</w:t>
        </w:r>
        <w:r w:rsidR="00C246C4" w:rsidRPr="007B2028">
          <w:rPr>
            <w:noProof/>
          </w:rPr>
          <w:tab/>
        </w:r>
        <w:r w:rsidR="00C246C4" w:rsidRPr="007B2028">
          <w:rPr>
            <w:rStyle w:val="Hyperlink"/>
            <w:noProof/>
          </w:rPr>
          <w:t>Bahasa pemrograman kotli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3 \h </w:instrText>
        </w:r>
        <w:r w:rsidR="00C246C4" w:rsidRPr="007B2028">
          <w:rPr>
            <w:noProof/>
            <w:webHidden/>
          </w:rPr>
        </w:r>
        <w:r w:rsidR="00C246C4" w:rsidRPr="007B2028">
          <w:rPr>
            <w:noProof/>
            <w:webHidden/>
          </w:rPr>
          <w:fldChar w:fldCharType="separate"/>
        </w:r>
        <w:r w:rsidR="00C246C4" w:rsidRPr="007B2028">
          <w:rPr>
            <w:noProof/>
            <w:webHidden/>
          </w:rPr>
          <w:t>18</w:t>
        </w:r>
        <w:r w:rsidR="00C246C4" w:rsidRPr="007B2028">
          <w:rPr>
            <w:noProof/>
            <w:webHidden/>
          </w:rPr>
          <w:fldChar w:fldCharType="end"/>
        </w:r>
      </w:hyperlink>
    </w:p>
    <w:p w14:paraId="4161FBCA" w14:textId="52373D6D" w:rsidR="00C246C4" w:rsidRPr="007B2028" w:rsidRDefault="008A2AFF" w:rsidP="007B2028">
      <w:pPr>
        <w:pStyle w:val="TOC3"/>
        <w:tabs>
          <w:tab w:val="left" w:pos="1320"/>
          <w:tab w:val="right" w:leader="dot" w:pos="7927"/>
        </w:tabs>
        <w:spacing w:line="360" w:lineRule="auto"/>
        <w:rPr>
          <w:noProof/>
        </w:rPr>
      </w:pPr>
      <w:hyperlink w:anchor="_Toc121816784" w:history="1">
        <w:r w:rsidR="00C246C4" w:rsidRPr="007B2028">
          <w:rPr>
            <w:rStyle w:val="Hyperlink"/>
            <w:noProof/>
          </w:rPr>
          <w:t>2.2.6</w:t>
        </w:r>
        <w:r w:rsidR="00C246C4" w:rsidRPr="007B2028">
          <w:rPr>
            <w:noProof/>
          </w:rPr>
          <w:tab/>
        </w:r>
        <w:r w:rsidR="00C246C4" w:rsidRPr="007B2028">
          <w:rPr>
            <w:rStyle w:val="Hyperlink"/>
            <w:noProof/>
          </w:rPr>
          <w:t>MYSQL</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4 \h </w:instrText>
        </w:r>
        <w:r w:rsidR="00C246C4" w:rsidRPr="007B2028">
          <w:rPr>
            <w:noProof/>
            <w:webHidden/>
          </w:rPr>
        </w:r>
        <w:r w:rsidR="00C246C4" w:rsidRPr="007B2028">
          <w:rPr>
            <w:noProof/>
            <w:webHidden/>
          </w:rPr>
          <w:fldChar w:fldCharType="separate"/>
        </w:r>
        <w:r w:rsidR="00C246C4" w:rsidRPr="007B2028">
          <w:rPr>
            <w:noProof/>
            <w:webHidden/>
          </w:rPr>
          <w:t>19</w:t>
        </w:r>
        <w:r w:rsidR="00C246C4" w:rsidRPr="007B2028">
          <w:rPr>
            <w:noProof/>
            <w:webHidden/>
          </w:rPr>
          <w:fldChar w:fldCharType="end"/>
        </w:r>
      </w:hyperlink>
    </w:p>
    <w:p w14:paraId="670543CE" w14:textId="5A7F44F0" w:rsidR="00C246C4" w:rsidRPr="007B2028" w:rsidRDefault="008A2AFF" w:rsidP="007B2028">
      <w:pPr>
        <w:pStyle w:val="TOC1"/>
        <w:tabs>
          <w:tab w:val="left" w:pos="1100"/>
          <w:tab w:val="right" w:leader="dot" w:pos="7927"/>
        </w:tabs>
        <w:spacing w:line="360" w:lineRule="auto"/>
        <w:rPr>
          <w:rFonts w:asciiTheme="minorHAnsi" w:eastAsiaTheme="minorEastAsia" w:hAnsiTheme="minorHAnsi"/>
          <w:noProof/>
          <w:sz w:val="22"/>
          <w:lang w:eastAsia="en-ID"/>
        </w:rPr>
      </w:pPr>
      <w:hyperlink w:anchor="_Toc121816785" w:history="1">
        <w:r w:rsidR="00C246C4" w:rsidRPr="007B2028">
          <w:rPr>
            <w:rStyle w:val="Hyperlink"/>
            <w:noProof/>
          </w:rPr>
          <w:t>BAB 3</w:t>
        </w:r>
        <w:r w:rsidR="00C246C4" w:rsidRPr="007B2028">
          <w:rPr>
            <w:rFonts w:asciiTheme="minorHAnsi" w:eastAsiaTheme="minorEastAsia" w:hAnsiTheme="minorHAnsi"/>
            <w:noProof/>
            <w:sz w:val="22"/>
            <w:lang w:eastAsia="en-ID"/>
          </w:rPr>
          <w:tab/>
        </w:r>
        <w:r w:rsidR="00C246C4" w:rsidRPr="007B2028">
          <w:rPr>
            <w:rStyle w:val="Hyperlink"/>
            <w:noProof/>
          </w:rPr>
          <w:t>METODOLOGI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5 \h </w:instrText>
        </w:r>
        <w:r w:rsidR="00C246C4" w:rsidRPr="007B2028">
          <w:rPr>
            <w:noProof/>
            <w:webHidden/>
          </w:rPr>
        </w:r>
        <w:r w:rsidR="00C246C4" w:rsidRPr="007B2028">
          <w:rPr>
            <w:noProof/>
            <w:webHidden/>
          </w:rPr>
          <w:fldChar w:fldCharType="separate"/>
        </w:r>
        <w:r w:rsidR="00C246C4" w:rsidRPr="007B2028">
          <w:rPr>
            <w:noProof/>
            <w:webHidden/>
          </w:rPr>
          <w:t>20</w:t>
        </w:r>
        <w:r w:rsidR="00C246C4" w:rsidRPr="007B2028">
          <w:rPr>
            <w:noProof/>
            <w:webHidden/>
          </w:rPr>
          <w:fldChar w:fldCharType="end"/>
        </w:r>
      </w:hyperlink>
    </w:p>
    <w:p w14:paraId="5007245B" w14:textId="13B5B231"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86" w:history="1">
        <w:r w:rsidR="00C246C4" w:rsidRPr="007B2028">
          <w:rPr>
            <w:rStyle w:val="Hyperlink"/>
            <w:noProof/>
          </w:rPr>
          <w:t>3.1</w:t>
        </w:r>
        <w:r w:rsidR="00C246C4" w:rsidRPr="007B2028">
          <w:rPr>
            <w:rFonts w:asciiTheme="minorHAnsi" w:eastAsiaTheme="minorEastAsia" w:hAnsiTheme="minorHAnsi"/>
            <w:noProof/>
            <w:sz w:val="22"/>
            <w:lang w:eastAsia="en-ID"/>
          </w:rPr>
          <w:tab/>
        </w:r>
        <w:r w:rsidR="00C246C4" w:rsidRPr="007B2028">
          <w:rPr>
            <w:rStyle w:val="Hyperlink"/>
            <w:noProof/>
          </w:rPr>
          <w:t>Metode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6 \h </w:instrText>
        </w:r>
        <w:r w:rsidR="00C246C4" w:rsidRPr="007B2028">
          <w:rPr>
            <w:noProof/>
            <w:webHidden/>
          </w:rPr>
        </w:r>
        <w:r w:rsidR="00C246C4" w:rsidRPr="007B2028">
          <w:rPr>
            <w:noProof/>
            <w:webHidden/>
          </w:rPr>
          <w:fldChar w:fldCharType="separate"/>
        </w:r>
        <w:r w:rsidR="00C246C4" w:rsidRPr="007B2028">
          <w:rPr>
            <w:noProof/>
            <w:webHidden/>
          </w:rPr>
          <w:t>20</w:t>
        </w:r>
        <w:r w:rsidR="00C246C4" w:rsidRPr="007B2028">
          <w:rPr>
            <w:noProof/>
            <w:webHidden/>
          </w:rPr>
          <w:fldChar w:fldCharType="end"/>
        </w:r>
      </w:hyperlink>
    </w:p>
    <w:p w14:paraId="3D0A8DD3" w14:textId="0BE57936"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87" w:history="1">
        <w:r w:rsidR="00C246C4" w:rsidRPr="007B2028">
          <w:rPr>
            <w:rStyle w:val="Hyperlink"/>
            <w:noProof/>
          </w:rPr>
          <w:t>3.2</w:t>
        </w:r>
        <w:r w:rsidR="00C246C4" w:rsidRPr="007B2028">
          <w:rPr>
            <w:rFonts w:asciiTheme="minorHAnsi" w:eastAsiaTheme="minorEastAsia" w:hAnsiTheme="minorHAnsi"/>
            <w:noProof/>
            <w:sz w:val="22"/>
            <w:lang w:eastAsia="en-ID"/>
          </w:rPr>
          <w:tab/>
        </w:r>
        <w:r w:rsidR="00C246C4" w:rsidRPr="007B2028">
          <w:rPr>
            <w:rStyle w:val="Hyperlink"/>
            <w:noProof/>
          </w:rPr>
          <w:t>Teknik Pengumpulan Data</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7 \h </w:instrText>
        </w:r>
        <w:r w:rsidR="00C246C4" w:rsidRPr="007B2028">
          <w:rPr>
            <w:noProof/>
            <w:webHidden/>
          </w:rPr>
        </w:r>
        <w:r w:rsidR="00C246C4" w:rsidRPr="007B2028">
          <w:rPr>
            <w:noProof/>
            <w:webHidden/>
          </w:rPr>
          <w:fldChar w:fldCharType="separate"/>
        </w:r>
        <w:r w:rsidR="00C246C4" w:rsidRPr="007B2028">
          <w:rPr>
            <w:noProof/>
            <w:webHidden/>
          </w:rPr>
          <w:t>20</w:t>
        </w:r>
        <w:r w:rsidR="00C246C4" w:rsidRPr="007B2028">
          <w:rPr>
            <w:noProof/>
            <w:webHidden/>
          </w:rPr>
          <w:fldChar w:fldCharType="end"/>
        </w:r>
      </w:hyperlink>
    </w:p>
    <w:p w14:paraId="58EFBE87" w14:textId="7CDA9265"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88" w:history="1">
        <w:r w:rsidR="00C246C4" w:rsidRPr="007B2028">
          <w:rPr>
            <w:rStyle w:val="Hyperlink"/>
            <w:noProof/>
          </w:rPr>
          <w:t>3.3</w:t>
        </w:r>
        <w:r w:rsidR="00C246C4" w:rsidRPr="007B2028">
          <w:rPr>
            <w:rFonts w:asciiTheme="minorHAnsi" w:eastAsiaTheme="minorEastAsia" w:hAnsiTheme="minorHAnsi"/>
            <w:noProof/>
            <w:sz w:val="22"/>
            <w:lang w:eastAsia="en-ID"/>
          </w:rPr>
          <w:tab/>
        </w:r>
        <w:r w:rsidR="00C246C4" w:rsidRPr="007B2028">
          <w:rPr>
            <w:rStyle w:val="Hyperlink"/>
            <w:noProof/>
          </w:rPr>
          <w:t>Jenis Data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8 \h </w:instrText>
        </w:r>
        <w:r w:rsidR="00C246C4" w:rsidRPr="007B2028">
          <w:rPr>
            <w:noProof/>
            <w:webHidden/>
          </w:rPr>
        </w:r>
        <w:r w:rsidR="00C246C4" w:rsidRPr="007B2028">
          <w:rPr>
            <w:noProof/>
            <w:webHidden/>
          </w:rPr>
          <w:fldChar w:fldCharType="separate"/>
        </w:r>
        <w:r w:rsidR="00C246C4" w:rsidRPr="007B2028">
          <w:rPr>
            <w:noProof/>
            <w:webHidden/>
          </w:rPr>
          <w:t>21</w:t>
        </w:r>
        <w:r w:rsidR="00C246C4" w:rsidRPr="007B2028">
          <w:rPr>
            <w:noProof/>
            <w:webHidden/>
          </w:rPr>
          <w:fldChar w:fldCharType="end"/>
        </w:r>
      </w:hyperlink>
    </w:p>
    <w:p w14:paraId="006D29F2" w14:textId="02A7F4E4"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89" w:history="1">
        <w:r w:rsidR="00C246C4" w:rsidRPr="007B2028">
          <w:rPr>
            <w:rStyle w:val="Hyperlink"/>
            <w:noProof/>
          </w:rPr>
          <w:t>3.4</w:t>
        </w:r>
        <w:r w:rsidR="00C246C4" w:rsidRPr="007B2028">
          <w:rPr>
            <w:rFonts w:asciiTheme="minorHAnsi" w:eastAsiaTheme="minorEastAsia" w:hAnsiTheme="minorHAnsi"/>
            <w:noProof/>
            <w:sz w:val="22"/>
            <w:lang w:eastAsia="en-ID"/>
          </w:rPr>
          <w:tab/>
        </w:r>
        <w:r w:rsidR="00C246C4" w:rsidRPr="007B2028">
          <w:rPr>
            <w:rStyle w:val="Hyperlink"/>
            <w:noProof/>
          </w:rPr>
          <w:t>Analisa kebutuh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89 \h </w:instrText>
        </w:r>
        <w:r w:rsidR="00C246C4" w:rsidRPr="007B2028">
          <w:rPr>
            <w:noProof/>
            <w:webHidden/>
          </w:rPr>
        </w:r>
        <w:r w:rsidR="00C246C4" w:rsidRPr="007B2028">
          <w:rPr>
            <w:noProof/>
            <w:webHidden/>
          </w:rPr>
          <w:fldChar w:fldCharType="separate"/>
        </w:r>
        <w:r w:rsidR="00C246C4" w:rsidRPr="007B2028">
          <w:rPr>
            <w:noProof/>
            <w:webHidden/>
          </w:rPr>
          <w:t>21</w:t>
        </w:r>
        <w:r w:rsidR="00C246C4" w:rsidRPr="007B2028">
          <w:rPr>
            <w:noProof/>
            <w:webHidden/>
          </w:rPr>
          <w:fldChar w:fldCharType="end"/>
        </w:r>
      </w:hyperlink>
    </w:p>
    <w:p w14:paraId="76EEE7C7" w14:textId="1FC6EC0A" w:rsidR="00C246C4" w:rsidRPr="007B2028" w:rsidRDefault="008A2AFF" w:rsidP="007B2028">
      <w:pPr>
        <w:pStyle w:val="TOC3"/>
        <w:tabs>
          <w:tab w:val="left" w:pos="1320"/>
          <w:tab w:val="right" w:leader="dot" w:pos="7927"/>
        </w:tabs>
        <w:spacing w:line="360" w:lineRule="auto"/>
        <w:rPr>
          <w:noProof/>
        </w:rPr>
      </w:pPr>
      <w:hyperlink w:anchor="_Toc121816790" w:history="1">
        <w:r w:rsidR="00C246C4" w:rsidRPr="007B2028">
          <w:rPr>
            <w:rStyle w:val="Hyperlink"/>
            <w:noProof/>
          </w:rPr>
          <w:t>3.4.1</w:t>
        </w:r>
        <w:r w:rsidR="00C246C4" w:rsidRPr="007B2028">
          <w:rPr>
            <w:noProof/>
          </w:rPr>
          <w:tab/>
        </w:r>
        <w:r w:rsidR="00C246C4" w:rsidRPr="007B2028">
          <w:rPr>
            <w:rStyle w:val="Hyperlink"/>
            <w:noProof/>
          </w:rPr>
          <w:t>Analisa Kebutuhan Fungsional</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0 \h </w:instrText>
        </w:r>
        <w:r w:rsidR="00C246C4" w:rsidRPr="007B2028">
          <w:rPr>
            <w:noProof/>
            <w:webHidden/>
          </w:rPr>
        </w:r>
        <w:r w:rsidR="00C246C4" w:rsidRPr="007B2028">
          <w:rPr>
            <w:noProof/>
            <w:webHidden/>
          </w:rPr>
          <w:fldChar w:fldCharType="separate"/>
        </w:r>
        <w:r w:rsidR="00C246C4" w:rsidRPr="007B2028">
          <w:rPr>
            <w:noProof/>
            <w:webHidden/>
          </w:rPr>
          <w:t>21</w:t>
        </w:r>
        <w:r w:rsidR="00C246C4" w:rsidRPr="007B2028">
          <w:rPr>
            <w:noProof/>
            <w:webHidden/>
          </w:rPr>
          <w:fldChar w:fldCharType="end"/>
        </w:r>
      </w:hyperlink>
    </w:p>
    <w:p w14:paraId="463EA658" w14:textId="459AEE6A" w:rsidR="00C246C4" w:rsidRPr="007B2028" w:rsidRDefault="008A2AFF" w:rsidP="007B2028">
      <w:pPr>
        <w:pStyle w:val="TOC3"/>
        <w:tabs>
          <w:tab w:val="left" w:pos="1320"/>
          <w:tab w:val="right" w:leader="dot" w:pos="7927"/>
        </w:tabs>
        <w:spacing w:line="360" w:lineRule="auto"/>
        <w:rPr>
          <w:noProof/>
        </w:rPr>
      </w:pPr>
      <w:hyperlink w:anchor="_Toc121816791" w:history="1">
        <w:r w:rsidR="00C246C4" w:rsidRPr="007B2028">
          <w:rPr>
            <w:rStyle w:val="Hyperlink"/>
            <w:noProof/>
          </w:rPr>
          <w:t>3.4.2</w:t>
        </w:r>
        <w:r w:rsidR="00C246C4" w:rsidRPr="007B2028">
          <w:rPr>
            <w:noProof/>
          </w:rPr>
          <w:tab/>
        </w:r>
        <w:r w:rsidR="00C246C4" w:rsidRPr="007B2028">
          <w:rPr>
            <w:rStyle w:val="Hyperlink"/>
            <w:noProof/>
          </w:rPr>
          <w:t>Kebutuhan Perangkat Keras</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1 \h </w:instrText>
        </w:r>
        <w:r w:rsidR="00C246C4" w:rsidRPr="007B2028">
          <w:rPr>
            <w:noProof/>
            <w:webHidden/>
          </w:rPr>
        </w:r>
        <w:r w:rsidR="00C246C4" w:rsidRPr="007B2028">
          <w:rPr>
            <w:noProof/>
            <w:webHidden/>
          </w:rPr>
          <w:fldChar w:fldCharType="separate"/>
        </w:r>
        <w:r w:rsidR="00C246C4" w:rsidRPr="007B2028">
          <w:rPr>
            <w:noProof/>
            <w:webHidden/>
          </w:rPr>
          <w:t>22</w:t>
        </w:r>
        <w:r w:rsidR="00C246C4" w:rsidRPr="007B2028">
          <w:rPr>
            <w:noProof/>
            <w:webHidden/>
          </w:rPr>
          <w:fldChar w:fldCharType="end"/>
        </w:r>
      </w:hyperlink>
    </w:p>
    <w:p w14:paraId="6C80564F" w14:textId="5D1B61F9" w:rsidR="00C246C4" w:rsidRPr="007B2028" w:rsidRDefault="008A2AFF" w:rsidP="007B2028">
      <w:pPr>
        <w:pStyle w:val="TOC2"/>
        <w:tabs>
          <w:tab w:val="left" w:pos="880"/>
          <w:tab w:val="right" w:leader="dot" w:pos="7927"/>
        </w:tabs>
        <w:spacing w:line="360" w:lineRule="auto"/>
        <w:rPr>
          <w:rFonts w:asciiTheme="minorHAnsi" w:eastAsiaTheme="minorEastAsia" w:hAnsiTheme="minorHAnsi"/>
          <w:noProof/>
          <w:sz w:val="22"/>
          <w:lang w:eastAsia="en-ID"/>
        </w:rPr>
      </w:pPr>
      <w:hyperlink w:anchor="_Toc121816792" w:history="1">
        <w:r w:rsidR="00C246C4" w:rsidRPr="007B2028">
          <w:rPr>
            <w:rStyle w:val="Hyperlink"/>
            <w:noProof/>
          </w:rPr>
          <w:t>3.5</w:t>
        </w:r>
        <w:r w:rsidR="00C246C4" w:rsidRPr="007B2028">
          <w:rPr>
            <w:rFonts w:asciiTheme="minorHAnsi" w:eastAsiaTheme="minorEastAsia" w:hAnsiTheme="minorHAnsi"/>
            <w:noProof/>
            <w:sz w:val="22"/>
            <w:lang w:eastAsia="en-ID"/>
          </w:rPr>
          <w:tab/>
        </w:r>
        <w:r w:rsidR="00C246C4" w:rsidRPr="007B2028">
          <w:rPr>
            <w:rStyle w:val="Hyperlink"/>
            <w:noProof/>
          </w:rPr>
          <w:t>Perancangan Penelitian</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2 \h </w:instrText>
        </w:r>
        <w:r w:rsidR="00C246C4" w:rsidRPr="007B2028">
          <w:rPr>
            <w:noProof/>
            <w:webHidden/>
          </w:rPr>
        </w:r>
        <w:r w:rsidR="00C246C4" w:rsidRPr="007B2028">
          <w:rPr>
            <w:noProof/>
            <w:webHidden/>
          </w:rPr>
          <w:fldChar w:fldCharType="separate"/>
        </w:r>
        <w:r w:rsidR="00C246C4" w:rsidRPr="007B2028">
          <w:rPr>
            <w:noProof/>
            <w:webHidden/>
          </w:rPr>
          <w:t>22</w:t>
        </w:r>
        <w:r w:rsidR="00C246C4" w:rsidRPr="007B2028">
          <w:rPr>
            <w:noProof/>
            <w:webHidden/>
          </w:rPr>
          <w:fldChar w:fldCharType="end"/>
        </w:r>
      </w:hyperlink>
    </w:p>
    <w:p w14:paraId="127BF476" w14:textId="3B853D76" w:rsidR="00C246C4" w:rsidRPr="007B2028" w:rsidRDefault="008A2AFF" w:rsidP="007B2028">
      <w:pPr>
        <w:pStyle w:val="TOC3"/>
        <w:tabs>
          <w:tab w:val="left" w:pos="1320"/>
          <w:tab w:val="right" w:leader="dot" w:pos="7927"/>
        </w:tabs>
        <w:spacing w:line="360" w:lineRule="auto"/>
        <w:rPr>
          <w:noProof/>
        </w:rPr>
      </w:pPr>
      <w:hyperlink w:anchor="_Toc121816793" w:history="1">
        <w:r w:rsidR="00C246C4" w:rsidRPr="007B2028">
          <w:rPr>
            <w:rStyle w:val="Hyperlink"/>
            <w:noProof/>
          </w:rPr>
          <w:t>3.5.1</w:t>
        </w:r>
        <w:r w:rsidR="00C246C4" w:rsidRPr="007B2028">
          <w:rPr>
            <w:noProof/>
          </w:rPr>
          <w:tab/>
        </w:r>
        <w:r w:rsidR="00C246C4" w:rsidRPr="007B2028">
          <w:rPr>
            <w:rStyle w:val="Hyperlink"/>
            <w:noProof/>
          </w:rPr>
          <w:t>Usecase Digram</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3 \h </w:instrText>
        </w:r>
        <w:r w:rsidR="00C246C4" w:rsidRPr="007B2028">
          <w:rPr>
            <w:noProof/>
            <w:webHidden/>
          </w:rPr>
        </w:r>
        <w:r w:rsidR="00C246C4" w:rsidRPr="007B2028">
          <w:rPr>
            <w:noProof/>
            <w:webHidden/>
          </w:rPr>
          <w:fldChar w:fldCharType="separate"/>
        </w:r>
        <w:r w:rsidR="00C246C4" w:rsidRPr="007B2028">
          <w:rPr>
            <w:noProof/>
            <w:webHidden/>
          </w:rPr>
          <w:t>22</w:t>
        </w:r>
        <w:r w:rsidR="00C246C4" w:rsidRPr="007B2028">
          <w:rPr>
            <w:noProof/>
            <w:webHidden/>
          </w:rPr>
          <w:fldChar w:fldCharType="end"/>
        </w:r>
      </w:hyperlink>
    </w:p>
    <w:p w14:paraId="385E0BBD" w14:textId="185831AC" w:rsidR="00C246C4" w:rsidRPr="007B2028" w:rsidRDefault="008A2AFF" w:rsidP="007B2028">
      <w:pPr>
        <w:pStyle w:val="TOC3"/>
        <w:tabs>
          <w:tab w:val="left" w:pos="1320"/>
          <w:tab w:val="right" w:leader="dot" w:pos="7927"/>
        </w:tabs>
        <w:spacing w:line="360" w:lineRule="auto"/>
        <w:rPr>
          <w:noProof/>
        </w:rPr>
      </w:pPr>
      <w:hyperlink w:anchor="_Toc121816794" w:history="1">
        <w:r w:rsidR="00C246C4" w:rsidRPr="007B2028">
          <w:rPr>
            <w:rStyle w:val="Hyperlink"/>
            <w:noProof/>
          </w:rPr>
          <w:t>3.5.2</w:t>
        </w:r>
        <w:r w:rsidR="00C246C4" w:rsidRPr="007B2028">
          <w:rPr>
            <w:noProof/>
          </w:rPr>
          <w:tab/>
        </w:r>
        <w:r w:rsidR="00C246C4" w:rsidRPr="007B2028">
          <w:rPr>
            <w:rStyle w:val="Hyperlink"/>
            <w:noProof/>
          </w:rPr>
          <w:t>Sequence diagram</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4 \h </w:instrText>
        </w:r>
        <w:r w:rsidR="00C246C4" w:rsidRPr="007B2028">
          <w:rPr>
            <w:noProof/>
            <w:webHidden/>
          </w:rPr>
        </w:r>
        <w:r w:rsidR="00C246C4" w:rsidRPr="007B2028">
          <w:rPr>
            <w:noProof/>
            <w:webHidden/>
          </w:rPr>
          <w:fldChar w:fldCharType="separate"/>
        </w:r>
        <w:r w:rsidR="00C246C4" w:rsidRPr="007B2028">
          <w:rPr>
            <w:noProof/>
            <w:webHidden/>
          </w:rPr>
          <w:t>23</w:t>
        </w:r>
        <w:r w:rsidR="00C246C4" w:rsidRPr="007B2028">
          <w:rPr>
            <w:noProof/>
            <w:webHidden/>
          </w:rPr>
          <w:fldChar w:fldCharType="end"/>
        </w:r>
      </w:hyperlink>
    </w:p>
    <w:p w14:paraId="0AF52655" w14:textId="0B6524B7" w:rsidR="00C246C4" w:rsidRPr="007B2028" w:rsidRDefault="008A2AFF" w:rsidP="007B2028">
      <w:pPr>
        <w:pStyle w:val="TOC3"/>
        <w:tabs>
          <w:tab w:val="left" w:pos="1320"/>
          <w:tab w:val="right" w:leader="dot" w:pos="7927"/>
        </w:tabs>
        <w:spacing w:line="360" w:lineRule="auto"/>
        <w:rPr>
          <w:noProof/>
        </w:rPr>
      </w:pPr>
      <w:hyperlink w:anchor="_Toc121816795" w:history="1">
        <w:r w:rsidR="00C246C4" w:rsidRPr="007B2028">
          <w:rPr>
            <w:rStyle w:val="Hyperlink"/>
            <w:noProof/>
          </w:rPr>
          <w:t>3.5.3</w:t>
        </w:r>
        <w:r w:rsidR="00C246C4" w:rsidRPr="007B2028">
          <w:rPr>
            <w:noProof/>
          </w:rPr>
          <w:tab/>
        </w:r>
        <w:r w:rsidR="00C246C4" w:rsidRPr="007B2028">
          <w:rPr>
            <w:rStyle w:val="Hyperlink"/>
            <w:noProof/>
          </w:rPr>
          <w:t>Activity Diagram</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5 \h </w:instrText>
        </w:r>
        <w:r w:rsidR="00C246C4" w:rsidRPr="007B2028">
          <w:rPr>
            <w:noProof/>
            <w:webHidden/>
          </w:rPr>
        </w:r>
        <w:r w:rsidR="00C246C4" w:rsidRPr="007B2028">
          <w:rPr>
            <w:noProof/>
            <w:webHidden/>
          </w:rPr>
          <w:fldChar w:fldCharType="separate"/>
        </w:r>
        <w:r w:rsidR="00C246C4" w:rsidRPr="007B2028">
          <w:rPr>
            <w:noProof/>
            <w:webHidden/>
          </w:rPr>
          <w:t>24</w:t>
        </w:r>
        <w:r w:rsidR="00C246C4" w:rsidRPr="007B2028">
          <w:rPr>
            <w:noProof/>
            <w:webHidden/>
          </w:rPr>
          <w:fldChar w:fldCharType="end"/>
        </w:r>
      </w:hyperlink>
    </w:p>
    <w:p w14:paraId="79CC4818" w14:textId="79BCCA59" w:rsidR="00C246C4" w:rsidRPr="007B2028" w:rsidRDefault="008A2AFF" w:rsidP="007B2028">
      <w:pPr>
        <w:pStyle w:val="TOC3"/>
        <w:tabs>
          <w:tab w:val="left" w:pos="1320"/>
          <w:tab w:val="right" w:leader="dot" w:pos="7927"/>
        </w:tabs>
        <w:spacing w:line="360" w:lineRule="auto"/>
        <w:rPr>
          <w:noProof/>
        </w:rPr>
      </w:pPr>
      <w:hyperlink w:anchor="_Toc121816796" w:history="1">
        <w:r w:rsidR="00C246C4" w:rsidRPr="007B2028">
          <w:rPr>
            <w:rStyle w:val="Hyperlink"/>
            <w:noProof/>
          </w:rPr>
          <w:t>3.5.4</w:t>
        </w:r>
        <w:r w:rsidR="00C246C4" w:rsidRPr="007B2028">
          <w:rPr>
            <w:noProof/>
          </w:rPr>
          <w:tab/>
        </w:r>
        <w:r w:rsidR="00C246C4" w:rsidRPr="007B2028">
          <w:rPr>
            <w:rStyle w:val="Hyperlink"/>
            <w:noProof/>
          </w:rPr>
          <w:t>Flowchart</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6 \h </w:instrText>
        </w:r>
        <w:r w:rsidR="00C246C4" w:rsidRPr="007B2028">
          <w:rPr>
            <w:noProof/>
            <w:webHidden/>
          </w:rPr>
        </w:r>
        <w:r w:rsidR="00C246C4" w:rsidRPr="007B2028">
          <w:rPr>
            <w:noProof/>
            <w:webHidden/>
          </w:rPr>
          <w:fldChar w:fldCharType="separate"/>
        </w:r>
        <w:r w:rsidR="00C246C4" w:rsidRPr="007B2028">
          <w:rPr>
            <w:noProof/>
            <w:webHidden/>
          </w:rPr>
          <w:t>26</w:t>
        </w:r>
        <w:r w:rsidR="00C246C4" w:rsidRPr="007B2028">
          <w:rPr>
            <w:noProof/>
            <w:webHidden/>
          </w:rPr>
          <w:fldChar w:fldCharType="end"/>
        </w:r>
      </w:hyperlink>
    </w:p>
    <w:p w14:paraId="2CF6A9EB" w14:textId="5E3145D6" w:rsidR="00C246C4" w:rsidRPr="007B2028" w:rsidRDefault="008A2AFF" w:rsidP="007B2028">
      <w:pPr>
        <w:pStyle w:val="TOC3"/>
        <w:tabs>
          <w:tab w:val="left" w:pos="1320"/>
          <w:tab w:val="right" w:leader="dot" w:pos="7927"/>
        </w:tabs>
        <w:spacing w:line="360" w:lineRule="auto"/>
        <w:rPr>
          <w:noProof/>
        </w:rPr>
      </w:pPr>
      <w:hyperlink w:anchor="_Toc121816797" w:history="1">
        <w:r w:rsidR="00C246C4" w:rsidRPr="007B2028">
          <w:rPr>
            <w:rStyle w:val="Hyperlink"/>
            <w:i/>
            <w:iCs/>
            <w:noProof/>
          </w:rPr>
          <w:t>3.5.5</w:t>
        </w:r>
        <w:r w:rsidR="00C246C4" w:rsidRPr="007B2028">
          <w:rPr>
            <w:noProof/>
          </w:rPr>
          <w:tab/>
        </w:r>
        <w:r w:rsidR="00C246C4" w:rsidRPr="007B2028">
          <w:rPr>
            <w:rStyle w:val="Hyperlink"/>
            <w:noProof/>
          </w:rPr>
          <w:t xml:space="preserve">Perancangan </w:t>
        </w:r>
        <w:r w:rsidR="00C246C4" w:rsidRPr="007B2028">
          <w:rPr>
            <w:rStyle w:val="Hyperlink"/>
            <w:i/>
            <w:iCs/>
            <w:noProof/>
          </w:rPr>
          <w:t>Interface</w:t>
        </w:r>
        <w:r w:rsidR="00C246C4" w:rsidRPr="007B2028">
          <w:rPr>
            <w:noProof/>
            <w:webHidden/>
          </w:rPr>
          <w:tab/>
        </w:r>
        <w:r w:rsidR="00C246C4" w:rsidRPr="007B2028">
          <w:rPr>
            <w:noProof/>
            <w:webHidden/>
          </w:rPr>
          <w:fldChar w:fldCharType="begin"/>
        </w:r>
        <w:r w:rsidR="00C246C4" w:rsidRPr="007B2028">
          <w:rPr>
            <w:noProof/>
            <w:webHidden/>
          </w:rPr>
          <w:instrText xml:space="preserve"> PAGEREF _Toc121816797 \h </w:instrText>
        </w:r>
        <w:r w:rsidR="00C246C4" w:rsidRPr="007B2028">
          <w:rPr>
            <w:noProof/>
            <w:webHidden/>
          </w:rPr>
        </w:r>
        <w:r w:rsidR="00C246C4" w:rsidRPr="007B2028">
          <w:rPr>
            <w:noProof/>
            <w:webHidden/>
          </w:rPr>
          <w:fldChar w:fldCharType="separate"/>
        </w:r>
        <w:r w:rsidR="00C246C4" w:rsidRPr="007B2028">
          <w:rPr>
            <w:noProof/>
            <w:webHidden/>
          </w:rPr>
          <w:t>27</w:t>
        </w:r>
        <w:r w:rsidR="00C246C4" w:rsidRPr="007B2028">
          <w:rPr>
            <w:noProof/>
            <w:webHidden/>
          </w:rPr>
          <w:fldChar w:fldCharType="end"/>
        </w:r>
      </w:hyperlink>
    </w:p>
    <w:p w14:paraId="6C4D65FA" w14:textId="5B7955B7" w:rsidR="00EF5E2A" w:rsidRPr="00EF5E2A" w:rsidRDefault="00EF5E2A" w:rsidP="007B2028">
      <w:pPr>
        <w:spacing w:line="360" w:lineRule="auto"/>
        <w:sectPr w:rsidR="00EF5E2A" w:rsidRPr="00EF5E2A" w:rsidSect="00EF5E2A">
          <w:pgSz w:w="11906" w:h="16838" w:code="9"/>
          <w:pgMar w:top="2268" w:right="1701" w:bottom="1701" w:left="2268" w:header="709" w:footer="709" w:gutter="0"/>
          <w:cols w:space="708"/>
          <w:docGrid w:linePitch="360"/>
        </w:sectPr>
      </w:pPr>
      <w:r>
        <w:fldChar w:fldCharType="end"/>
      </w:r>
    </w:p>
    <w:p w14:paraId="60260E76" w14:textId="436E2E9C" w:rsidR="00AA3B2F" w:rsidRPr="007B2028" w:rsidRDefault="00AA3B2F" w:rsidP="007B2028">
      <w:pPr>
        <w:spacing w:line="360" w:lineRule="auto"/>
        <w:jc w:val="center"/>
        <w:rPr>
          <w:b/>
          <w:bCs/>
        </w:rPr>
      </w:pPr>
      <w:r w:rsidRPr="007B2028">
        <w:rPr>
          <w:b/>
          <w:bCs/>
        </w:rPr>
        <w:lastRenderedPageBreak/>
        <w:t xml:space="preserve">Daftar </w:t>
      </w:r>
      <w:r w:rsidR="007B2028" w:rsidRPr="007B2028">
        <w:rPr>
          <w:b/>
          <w:bCs/>
        </w:rPr>
        <w:t>Gambar</w:t>
      </w:r>
    </w:p>
    <w:p w14:paraId="07D4205B" w14:textId="106C0FD4" w:rsidR="007B2028" w:rsidRPr="007B2028" w:rsidRDefault="007B2028" w:rsidP="007B2028">
      <w:pPr>
        <w:pStyle w:val="TableofFigures"/>
        <w:tabs>
          <w:tab w:val="right" w:leader="dot" w:pos="7927"/>
        </w:tabs>
        <w:spacing w:line="360" w:lineRule="auto"/>
        <w:rPr>
          <w:noProof/>
        </w:rPr>
      </w:pPr>
      <w:r w:rsidRPr="007B2028">
        <w:fldChar w:fldCharType="begin"/>
      </w:r>
      <w:r w:rsidRPr="007B2028">
        <w:instrText xml:space="preserve"> TOC \h \z \c "Gambar" </w:instrText>
      </w:r>
      <w:r w:rsidRPr="007B2028">
        <w:fldChar w:fldCharType="separate"/>
      </w:r>
      <w:hyperlink w:anchor="_Toc121816985" w:history="1">
        <w:r w:rsidRPr="007B2028">
          <w:rPr>
            <w:rStyle w:val="Hyperlink"/>
            <w:noProof/>
          </w:rPr>
          <w:t>Gambar 3.1 Use Case User</w:t>
        </w:r>
        <w:r w:rsidRPr="007B2028">
          <w:rPr>
            <w:noProof/>
            <w:webHidden/>
          </w:rPr>
          <w:tab/>
        </w:r>
        <w:r w:rsidRPr="007B2028">
          <w:rPr>
            <w:noProof/>
            <w:webHidden/>
          </w:rPr>
          <w:fldChar w:fldCharType="begin"/>
        </w:r>
        <w:r w:rsidRPr="007B2028">
          <w:rPr>
            <w:noProof/>
            <w:webHidden/>
          </w:rPr>
          <w:instrText xml:space="preserve"> PAGEREF _Toc121816985 \h </w:instrText>
        </w:r>
        <w:r w:rsidRPr="007B2028">
          <w:rPr>
            <w:noProof/>
            <w:webHidden/>
          </w:rPr>
        </w:r>
        <w:r w:rsidRPr="007B2028">
          <w:rPr>
            <w:noProof/>
            <w:webHidden/>
          </w:rPr>
          <w:fldChar w:fldCharType="separate"/>
        </w:r>
        <w:r w:rsidRPr="007B2028">
          <w:rPr>
            <w:noProof/>
            <w:webHidden/>
          </w:rPr>
          <w:t>22</w:t>
        </w:r>
        <w:r w:rsidRPr="007B2028">
          <w:rPr>
            <w:noProof/>
            <w:webHidden/>
          </w:rPr>
          <w:fldChar w:fldCharType="end"/>
        </w:r>
      </w:hyperlink>
    </w:p>
    <w:p w14:paraId="6FE9FF60" w14:textId="42072FA3" w:rsidR="007B2028" w:rsidRPr="007B2028" w:rsidRDefault="008A2AFF" w:rsidP="007B2028">
      <w:pPr>
        <w:pStyle w:val="TableofFigures"/>
        <w:tabs>
          <w:tab w:val="right" w:leader="dot" w:pos="7927"/>
        </w:tabs>
        <w:spacing w:line="360" w:lineRule="auto"/>
        <w:rPr>
          <w:noProof/>
        </w:rPr>
      </w:pPr>
      <w:hyperlink w:anchor="_Toc121816986" w:history="1">
        <w:r w:rsidR="007B2028" w:rsidRPr="007B2028">
          <w:rPr>
            <w:rStyle w:val="Hyperlink"/>
            <w:noProof/>
          </w:rPr>
          <w:t>Gambar 3.2 Sequence User</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86 \h </w:instrText>
        </w:r>
        <w:r w:rsidR="007B2028" w:rsidRPr="007B2028">
          <w:rPr>
            <w:noProof/>
            <w:webHidden/>
          </w:rPr>
        </w:r>
        <w:r w:rsidR="007B2028" w:rsidRPr="007B2028">
          <w:rPr>
            <w:noProof/>
            <w:webHidden/>
          </w:rPr>
          <w:fldChar w:fldCharType="separate"/>
        </w:r>
        <w:r w:rsidR="007B2028" w:rsidRPr="007B2028">
          <w:rPr>
            <w:noProof/>
            <w:webHidden/>
          </w:rPr>
          <w:t>23</w:t>
        </w:r>
        <w:r w:rsidR="007B2028" w:rsidRPr="007B2028">
          <w:rPr>
            <w:noProof/>
            <w:webHidden/>
          </w:rPr>
          <w:fldChar w:fldCharType="end"/>
        </w:r>
      </w:hyperlink>
    </w:p>
    <w:p w14:paraId="7EF6E82D" w14:textId="4971F402" w:rsidR="007B2028" w:rsidRPr="007B2028" w:rsidRDefault="008A2AFF" w:rsidP="007B2028">
      <w:pPr>
        <w:pStyle w:val="TableofFigures"/>
        <w:tabs>
          <w:tab w:val="right" w:leader="dot" w:pos="7927"/>
        </w:tabs>
        <w:spacing w:line="360" w:lineRule="auto"/>
        <w:rPr>
          <w:noProof/>
        </w:rPr>
      </w:pPr>
      <w:hyperlink w:anchor="_Toc121816987" w:history="1">
        <w:r w:rsidR="007B2028" w:rsidRPr="007B2028">
          <w:rPr>
            <w:rStyle w:val="Hyperlink"/>
            <w:noProof/>
          </w:rPr>
          <w:t>Gambar 3.3 Activity Diagram User Login</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87 \h </w:instrText>
        </w:r>
        <w:r w:rsidR="007B2028" w:rsidRPr="007B2028">
          <w:rPr>
            <w:noProof/>
            <w:webHidden/>
          </w:rPr>
        </w:r>
        <w:r w:rsidR="007B2028" w:rsidRPr="007B2028">
          <w:rPr>
            <w:noProof/>
            <w:webHidden/>
          </w:rPr>
          <w:fldChar w:fldCharType="separate"/>
        </w:r>
        <w:r w:rsidR="007B2028" w:rsidRPr="007B2028">
          <w:rPr>
            <w:noProof/>
            <w:webHidden/>
          </w:rPr>
          <w:t>24</w:t>
        </w:r>
        <w:r w:rsidR="007B2028" w:rsidRPr="007B2028">
          <w:rPr>
            <w:noProof/>
            <w:webHidden/>
          </w:rPr>
          <w:fldChar w:fldCharType="end"/>
        </w:r>
      </w:hyperlink>
    </w:p>
    <w:p w14:paraId="61361289" w14:textId="41480B0E" w:rsidR="007B2028" w:rsidRPr="007B2028" w:rsidRDefault="008A2AFF" w:rsidP="007B2028">
      <w:pPr>
        <w:pStyle w:val="TableofFigures"/>
        <w:tabs>
          <w:tab w:val="right" w:leader="dot" w:pos="7927"/>
        </w:tabs>
        <w:spacing w:line="360" w:lineRule="auto"/>
        <w:rPr>
          <w:noProof/>
        </w:rPr>
      </w:pPr>
      <w:hyperlink w:anchor="_Toc121816988" w:history="1">
        <w:r w:rsidR="007B2028" w:rsidRPr="007B2028">
          <w:rPr>
            <w:rStyle w:val="Hyperlink"/>
            <w:noProof/>
          </w:rPr>
          <w:t>Gambar 3.4 User melakukan perhitungan</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88 \h </w:instrText>
        </w:r>
        <w:r w:rsidR="007B2028" w:rsidRPr="007B2028">
          <w:rPr>
            <w:noProof/>
            <w:webHidden/>
          </w:rPr>
        </w:r>
        <w:r w:rsidR="007B2028" w:rsidRPr="007B2028">
          <w:rPr>
            <w:noProof/>
            <w:webHidden/>
          </w:rPr>
          <w:fldChar w:fldCharType="separate"/>
        </w:r>
        <w:r w:rsidR="007B2028" w:rsidRPr="007B2028">
          <w:rPr>
            <w:noProof/>
            <w:webHidden/>
          </w:rPr>
          <w:t>25</w:t>
        </w:r>
        <w:r w:rsidR="007B2028" w:rsidRPr="007B2028">
          <w:rPr>
            <w:noProof/>
            <w:webHidden/>
          </w:rPr>
          <w:fldChar w:fldCharType="end"/>
        </w:r>
      </w:hyperlink>
    </w:p>
    <w:p w14:paraId="72720C46" w14:textId="5DD1703F" w:rsidR="007B2028" w:rsidRPr="007B2028" w:rsidRDefault="008A2AFF" w:rsidP="007B2028">
      <w:pPr>
        <w:pStyle w:val="TableofFigures"/>
        <w:tabs>
          <w:tab w:val="right" w:leader="dot" w:pos="7927"/>
        </w:tabs>
        <w:spacing w:line="360" w:lineRule="auto"/>
        <w:rPr>
          <w:noProof/>
        </w:rPr>
      </w:pPr>
      <w:hyperlink w:anchor="_Toc121816989" w:history="1">
        <w:r w:rsidR="007B2028" w:rsidRPr="007B2028">
          <w:rPr>
            <w:rStyle w:val="Hyperlink"/>
            <w:noProof/>
          </w:rPr>
          <w:t>Gambar 3.5 Flowchart</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89 \h </w:instrText>
        </w:r>
        <w:r w:rsidR="007B2028" w:rsidRPr="007B2028">
          <w:rPr>
            <w:noProof/>
            <w:webHidden/>
          </w:rPr>
        </w:r>
        <w:r w:rsidR="007B2028" w:rsidRPr="007B2028">
          <w:rPr>
            <w:noProof/>
            <w:webHidden/>
          </w:rPr>
          <w:fldChar w:fldCharType="separate"/>
        </w:r>
        <w:r w:rsidR="007B2028" w:rsidRPr="007B2028">
          <w:rPr>
            <w:noProof/>
            <w:webHidden/>
          </w:rPr>
          <w:t>26</w:t>
        </w:r>
        <w:r w:rsidR="007B2028" w:rsidRPr="007B2028">
          <w:rPr>
            <w:noProof/>
            <w:webHidden/>
          </w:rPr>
          <w:fldChar w:fldCharType="end"/>
        </w:r>
      </w:hyperlink>
    </w:p>
    <w:p w14:paraId="1C4DD8F6" w14:textId="715881CA" w:rsidR="007B2028" w:rsidRPr="007B2028" w:rsidRDefault="008A2AFF" w:rsidP="007B2028">
      <w:pPr>
        <w:pStyle w:val="TableofFigures"/>
        <w:tabs>
          <w:tab w:val="right" w:leader="dot" w:pos="7927"/>
        </w:tabs>
        <w:spacing w:line="360" w:lineRule="auto"/>
        <w:rPr>
          <w:noProof/>
        </w:rPr>
      </w:pPr>
      <w:hyperlink w:anchor="_Toc121816990" w:history="1">
        <w:r w:rsidR="007B2028" w:rsidRPr="007B2028">
          <w:rPr>
            <w:rStyle w:val="Hyperlink"/>
            <w:noProof/>
          </w:rPr>
          <w:t>Gambar 3.6 splash screen</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0 \h </w:instrText>
        </w:r>
        <w:r w:rsidR="007B2028" w:rsidRPr="007B2028">
          <w:rPr>
            <w:noProof/>
            <w:webHidden/>
          </w:rPr>
        </w:r>
        <w:r w:rsidR="007B2028" w:rsidRPr="007B2028">
          <w:rPr>
            <w:noProof/>
            <w:webHidden/>
          </w:rPr>
          <w:fldChar w:fldCharType="separate"/>
        </w:r>
        <w:r w:rsidR="007B2028" w:rsidRPr="007B2028">
          <w:rPr>
            <w:noProof/>
            <w:webHidden/>
          </w:rPr>
          <w:t>27</w:t>
        </w:r>
        <w:r w:rsidR="007B2028" w:rsidRPr="007B2028">
          <w:rPr>
            <w:noProof/>
            <w:webHidden/>
          </w:rPr>
          <w:fldChar w:fldCharType="end"/>
        </w:r>
      </w:hyperlink>
    </w:p>
    <w:p w14:paraId="71890ED6" w14:textId="20E03559" w:rsidR="007B2028" w:rsidRPr="007B2028" w:rsidRDefault="008A2AFF" w:rsidP="007B2028">
      <w:pPr>
        <w:pStyle w:val="TableofFigures"/>
        <w:tabs>
          <w:tab w:val="right" w:leader="dot" w:pos="7927"/>
        </w:tabs>
        <w:spacing w:line="360" w:lineRule="auto"/>
        <w:rPr>
          <w:noProof/>
        </w:rPr>
      </w:pPr>
      <w:hyperlink w:anchor="_Toc121816991" w:history="1">
        <w:r w:rsidR="007B2028" w:rsidRPr="007B2028">
          <w:rPr>
            <w:rStyle w:val="Hyperlink"/>
            <w:noProof/>
          </w:rPr>
          <w:t>Gambar 3.7 Tampilan Login Aplikasi</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1 \h </w:instrText>
        </w:r>
        <w:r w:rsidR="007B2028" w:rsidRPr="007B2028">
          <w:rPr>
            <w:noProof/>
            <w:webHidden/>
          </w:rPr>
        </w:r>
        <w:r w:rsidR="007B2028" w:rsidRPr="007B2028">
          <w:rPr>
            <w:noProof/>
            <w:webHidden/>
          </w:rPr>
          <w:fldChar w:fldCharType="separate"/>
        </w:r>
        <w:r w:rsidR="007B2028" w:rsidRPr="007B2028">
          <w:rPr>
            <w:noProof/>
            <w:webHidden/>
          </w:rPr>
          <w:t>28</w:t>
        </w:r>
        <w:r w:rsidR="007B2028" w:rsidRPr="007B2028">
          <w:rPr>
            <w:noProof/>
            <w:webHidden/>
          </w:rPr>
          <w:fldChar w:fldCharType="end"/>
        </w:r>
      </w:hyperlink>
    </w:p>
    <w:p w14:paraId="320B0DCC" w14:textId="7CAC35C6" w:rsidR="007B2028" w:rsidRPr="007B2028" w:rsidRDefault="008A2AFF" w:rsidP="007B2028">
      <w:pPr>
        <w:pStyle w:val="TableofFigures"/>
        <w:tabs>
          <w:tab w:val="right" w:leader="dot" w:pos="7927"/>
        </w:tabs>
        <w:spacing w:line="360" w:lineRule="auto"/>
        <w:rPr>
          <w:noProof/>
        </w:rPr>
      </w:pPr>
      <w:hyperlink w:anchor="_Toc121816992" w:history="1">
        <w:r w:rsidR="007B2028" w:rsidRPr="007B2028">
          <w:rPr>
            <w:rStyle w:val="Hyperlink"/>
            <w:noProof/>
          </w:rPr>
          <w:t>Gambar 3.8 Tampilan Login</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2 \h </w:instrText>
        </w:r>
        <w:r w:rsidR="007B2028" w:rsidRPr="007B2028">
          <w:rPr>
            <w:noProof/>
            <w:webHidden/>
          </w:rPr>
        </w:r>
        <w:r w:rsidR="007B2028" w:rsidRPr="007B2028">
          <w:rPr>
            <w:noProof/>
            <w:webHidden/>
          </w:rPr>
          <w:fldChar w:fldCharType="separate"/>
        </w:r>
        <w:r w:rsidR="007B2028" w:rsidRPr="007B2028">
          <w:rPr>
            <w:noProof/>
            <w:webHidden/>
          </w:rPr>
          <w:t>29</w:t>
        </w:r>
        <w:r w:rsidR="007B2028" w:rsidRPr="007B2028">
          <w:rPr>
            <w:noProof/>
            <w:webHidden/>
          </w:rPr>
          <w:fldChar w:fldCharType="end"/>
        </w:r>
      </w:hyperlink>
    </w:p>
    <w:p w14:paraId="6D1D0DDE" w14:textId="07914E3F" w:rsidR="007B2028" w:rsidRPr="007B2028" w:rsidRDefault="008A2AFF" w:rsidP="007B2028">
      <w:pPr>
        <w:pStyle w:val="TableofFigures"/>
        <w:tabs>
          <w:tab w:val="right" w:leader="dot" w:pos="7927"/>
        </w:tabs>
        <w:spacing w:line="360" w:lineRule="auto"/>
        <w:rPr>
          <w:noProof/>
        </w:rPr>
      </w:pPr>
      <w:hyperlink w:anchor="_Toc121816993" w:history="1">
        <w:r w:rsidR="007B2028" w:rsidRPr="007B2028">
          <w:rPr>
            <w:rStyle w:val="Hyperlink"/>
            <w:noProof/>
          </w:rPr>
          <w:t>Gambar 3.9 Tampilan halaman login password</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3 \h </w:instrText>
        </w:r>
        <w:r w:rsidR="007B2028" w:rsidRPr="007B2028">
          <w:rPr>
            <w:noProof/>
            <w:webHidden/>
          </w:rPr>
        </w:r>
        <w:r w:rsidR="007B2028" w:rsidRPr="007B2028">
          <w:rPr>
            <w:noProof/>
            <w:webHidden/>
          </w:rPr>
          <w:fldChar w:fldCharType="separate"/>
        </w:r>
        <w:r w:rsidR="007B2028" w:rsidRPr="007B2028">
          <w:rPr>
            <w:noProof/>
            <w:webHidden/>
          </w:rPr>
          <w:t>30</w:t>
        </w:r>
        <w:r w:rsidR="007B2028" w:rsidRPr="007B2028">
          <w:rPr>
            <w:noProof/>
            <w:webHidden/>
          </w:rPr>
          <w:fldChar w:fldCharType="end"/>
        </w:r>
      </w:hyperlink>
    </w:p>
    <w:p w14:paraId="0EA9F7C9" w14:textId="6119E52A" w:rsidR="007B2028" w:rsidRPr="007B2028" w:rsidRDefault="008A2AFF" w:rsidP="007B2028">
      <w:pPr>
        <w:pStyle w:val="TableofFigures"/>
        <w:tabs>
          <w:tab w:val="right" w:leader="dot" w:pos="7927"/>
        </w:tabs>
        <w:spacing w:line="360" w:lineRule="auto"/>
        <w:rPr>
          <w:noProof/>
        </w:rPr>
      </w:pPr>
      <w:hyperlink w:anchor="_Toc121816994" w:history="1">
        <w:r w:rsidR="007B2028" w:rsidRPr="007B2028">
          <w:rPr>
            <w:rStyle w:val="Hyperlink"/>
            <w:noProof/>
          </w:rPr>
          <w:t>Gambar 3.10 Tampilan dashboard awal</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4 \h </w:instrText>
        </w:r>
        <w:r w:rsidR="007B2028" w:rsidRPr="007B2028">
          <w:rPr>
            <w:noProof/>
            <w:webHidden/>
          </w:rPr>
        </w:r>
        <w:r w:rsidR="007B2028" w:rsidRPr="007B2028">
          <w:rPr>
            <w:noProof/>
            <w:webHidden/>
          </w:rPr>
          <w:fldChar w:fldCharType="separate"/>
        </w:r>
        <w:r w:rsidR="007B2028" w:rsidRPr="007B2028">
          <w:rPr>
            <w:noProof/>
            <w:webHidden/>
          </w:rPr>
          <w:t>31</w:t>
        </w:r>
        <w:r w:rsidR="007B2028" w:rsidRPr="007B2028">
          <w:rPr>
            <w:noProof/>
            <w:webHidden/>
          </w:rPr>
          <w:fldChar w:fldCharType="end"/>
        </w:r>
      </w:hyperlink>
    </w:p>
    <w:p w14:paraId="2993907E" w14:textId="77379A8D" w:rsidR="007B2028" w:rsidRPr="007B2028" w:rsidRDefault="008A2AFF" w:rsidP="007B2028">
      <w:pPr>
        <w:pStyle w:val="TableofFigures"/>
        <w:tabs>
          <w:tab w:val="right" w:leader="dot" w:pos="7927"/>
        </w:tabs>
        <w:spacing w:line="360" w:lineRule="auto"/>
        <w:rPr>
          <w:noProof/>
        </w:rPr>
      </w:pPr>
      <w:hyperlink w:anchor="_Toc121816995" w:history="1">
        <w:r w:rsidR="007B2028" w:rsidRPr="007B2028">
          <w:rPr>
            <w:rStyle w:val="Hyperlink"/>
            <w:noProof/>
          </w:rPr>
          <w:t>Gambar 3.11 Tampilan perhitungan alat</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5 \h </w:instrText>
        </w:r>
        <w:r w:rsidR="007B2028" w:rsidRPr="007B2028">
          <w:rPr>
            <w:noProof/>
            <w:webHidden/>
          </w:rPr>
        </w:r>
        <w:r w:rsidR="007B2028" w:rsidRPr="007B2028">
          <w:rPr>
            <w:noProof/>
            <w:webHidden/>
          </w:rPr>
          <w:fldChar w:fldCharType="separate"/>
        </w:r>
        <w:r w:rsidR="007B2028" w:rsidRPr="007B2028">
          <w:rPr>
            <w:noProof/>
            <w:webHidden/>
          </w:rPr>
          <w:t>32</w:t>
        </w:r>
        <w:r w:rsidR="007B2028" w:rsidRPr="007B2028">
          <w:rPr>
            <w:noProof/>
            <w:webHidden/>
          </w:rPr>
          <w:fldChar w:fldCharType="end"/>
        </w:r>
      </w:hyperlink>
    </w:p>
    <w:p w14:paraId="1D1B0DA3" w14:textId="603873AD" w:rsidR="007B2028" w:rsidRPr="007B2028" w:rsidRDefault="008A2AFF" w:rsidP="007B2028">
      <w:pPr>
        <w:pStyle w:val="TableofFigures"/>
        <w:tabs>
          <w:tab w:val="right" w:leader="dot" w:pos="7927"/>
        </w:tabs>
        <w:spacing w:line="360" w:lineRule="auto"/>
        <w:rPr>
          <w:noProof/>
        </w:rPr>
      </w:pPr>
      <w:hyperlink w:anchor="_Toc121816996" w:history="1">
        <w:r w:rsidR="007B2028" w:rsidRPr="007B2028">
          <w:rPr>
            <w:rStyle w:val="Hyperlink"/>
            <w:noProof/>
          </w:rPr>
          <w:t>Gambar 3.12 Tampilan Hasil Perhitungan</w:t>
        </w:r>
        <w:r w:rsidR="007B2028" w:rsidRPr="007B2028">
          <w:rPr>
            <w:noProof/>
            <w:webHidden/>
          </w:rPr>
          <w:tab/>
        </w:r>
        <w:r w:rsidR="007B2028" w:rsidRPr="007B2028">
          <w:rPr>
            <w:noProof/>
            <w:webHidden/>
          </w:rPr>
          <w:fldChar w:fldCharType="begin"/>
        </w:r>
        <w:r w:rsidR="007B2028" w:rsidRPr="007B2028">
          <w:rPr>
            <w:noProof/>
            <w:webHidden/>
          </w:rPr>
          <w:instrText xml:space="preserve"> PAGEREF _Toc121816996 \h </w:instrText>
        </w:r>
        <w:r w:rsidR="007B2028" w:rsidRPr="007B2028">
          <w:rPr>
            <w:noProof/>
            <w:webHidden/>
          </w:rPr>
        </w:r>
        <w:r w:rsidR="007B2028" w:rsidRPr="007B2028">
          <w:rPr>
            <w:noProof/>
            <w:webHidden/>
          </w:rPr>
          <w:fldChar w:fldCharType="separate"/>
        </w:r>
        <w:r w:rsidR="007B2028" w:rsidRPr="007B2028">
          <w:rPr>
            <w:noProof/>
            <w:webHidden/>
          </w:rPr>
          <w:t>33</w:t>
        </w:r>
        <w:r w:rsidR="007B2028" w:rsidRPr="007B2028">
          <w:rPr>
            <w:noProof/>
            <w:webHidden/>
          </w:rPr>
          <w:fldChar w:fldCharType="end"/>
        </w:r>
      </w:hyperlink>
    </w:p>
    <w:p w14:paraId="7E021CA5" w14:textId="5390B88A" w:rsidR="007B2028" w:rsidRDefault="007B2028" w:rsidP="007B2028">
      <w:pPr>
        <w:spacing w:line="360" w:lineRule="auto"/>
        <w:sectPr w:rsidR="007B2028" w:rsidSect="00AA3B2F">
          <w:pgSz w:w="11906" w:h="16838" w:code="9"/>
          <w:pgMar w:top="2268" w:right="1701" w:bottom="1701" w:left="2268" w:header="709" w:footer="709" w:gutter="0"/>
          <w:cols w:space="708"/>
          <w:docGrid w:linePitch="360"/>
        </w:sectPr>
      </w:pPr>
      <w:r w:rsidRPr="007B2028">
        <w:fldChar w:fldCharType="end"/>
      </w:r>
    </w:p>
    <w:p w14:paraId="0B5A9905" w14:textId="11EB6679" w:rsidR="007B2028" w:rsidRPr="007B2028" w:rsidRDefault="00AA3B2F" w:rsidP="007B2028">
      <w:pPr>
        <w:spacing w:line="360" w:lineRule="auto"/>
        <w:jc w:val="center"/>
        <w:rPr>
          <w:b/>
          <w:bCs/>
        </w:rPr>
      </w:pPr>
      <w:r w:rsidRPr="007B2028">
        <w:rPr>
          <w:b/>
          <w:bCs/>
        </w:rPr>
        <w:lastRenderedPageBreak/>
        <w:t xml:space="preserve">Daftar </w:t>
      </w:r>
      <w:r w:rsidR="007B2028" w:rsidRPr="007B2028">
        <w:rPr>
          <w:b/>
          <w:bCs/>
        </w:rPr>
        <w:t>Tabel</w:t>
      </w:r>
    </w:p>
    <w:p w14:paraId="6C32FB40" w14:textId="1D95CAC2" w:rsidR="00620315" w:rsidRPr="00620315" w:rsidRDefault="007B2028">
      <w:pPr>
        <w:pStyle w:val="TableofFigures"/>
        <w:tabs>
          <w:tab w:val="right" w:leader="dot" w:pos="7927"/>
        </w:tabs>
        <w:rPr>
          <w:rFonts w:asciiTheme="minorHAnsi" w:eastAsiaTheme="minorEastAsia" w:hAnsiTheme="minorHAnsi"/>
          <w:noProof/>
          <w:sz w:val="22"/>
          <w:lang w:eastAsia="en-ID"/>
        </w:rPr>
      </w:pPr>
      <w:r w:rsidRPr="007B2028">
        <w:fldChar w:fldCharType="begin"/>
      </w:r>
      <w:r w:rsidRPr="007B2028">
        <w:instrText xml:space="preserve"> TOC \h \z \c "Tabel" </w:instrText>
      </w:r>
      <w:r w:rsidRPr="007B2028">
        <w:fldChar w:fldCharType="separate"/>
      </w:r>
      <w:hyperlink w:anchor="_Toc121836397" w:history="1">
        <w:r w:rsidR="00620315" w:rsidRPr="00620315">
          <w:rPr>
            <w:rStyle w:val="Hyperlink"/>
            <w:noProof/>
          </w:rPr>
          <w:t>Tabel 3.1 Pertanyaan Pemain Skateboard</w:t>
        </w:r>
        <w:r w:rsidR="00620315" w:rsidRPr="00620315">
          <w:rPr>
            <w:noProof/>
            <w:webHidden/>
          </w:rPr>
          <w:tab/>
        </w:r>
        <w:r w:rsidR="00620315" w:rsidRPr="00620315">
          <w:rPr>
            <w:noProof/>
            <w:webHidden/>
          </w:rPr>
          <w:fldChar w:fldCharType="begin"/>
        </w:r>
        <w:r w:rsidR="00620315" w:rsidRPr="00620315">
          <w:rPr>
            <w:noProof/>
            <w:webHidden/>
          </w:rPr>
          <w:instrText xml:space="preserve"> PAGEREF _Toc121836397 \h </w:instrText>
        </w:r>
        <w:r w:rsidR="00620315" w:rsidRPr="00620315">
          <w:rPr>
            <w:noProof/>
            <w:webHidden/>
          </w:rPr>
        </w:r>
        <w:r w:rsidR="00620315" w:rsidRPr="00620315">
          <w:rPr>
            <w:noProof/>
            <w:webHidden/>
          </w:rPr>
          <w:fldChar w:fldCharType="separate"/>
        </w:r>
        <w:r w:rsidR="00620315" w:rsidRPr="00620315">
          <w:rPr>
            <w:noProof/>
            <w:webHidden/>
          </w:rPr>
          <w:t>25</w:t>
        </w:r>
        <w:r w:rsidR="00620315" w:rsidRPr="00620315">
          <w:rPr>
            <w:noProof/>
            <w:webHidden/>
          </w:rPr>
          <w:fldChar w:fldCharType="end"/>
        </w:r>
      </w:hyperlink>
    </w:p>
    <w:p w14:paraId="5C071B5A" w14:textId="39E6F432" w:rsidR="007B2028" w:rsidRPr="007B2028" w:rsidRDefault="007B2028" w:rsidP="007B2028">
      <w:pPr>
        <w:spacing w:line="360" w:lineRule="auto"/>
        <w:sectPr w:rsidR="007B2028" w:rsidRPr="007B2028" w:rsidSect="00AA3B2F">
          <w:pgSz w:w="11906" w:h="16838" w:code="9"/>
          <w:pgMar w:top="2268" w:right="1701" w:bottom="1701" w:left="2268" w:header="709" w:footer="709" w:gutter="0"/>
          <w:cols w:space="708"/>
          <w:docGrid w:linePitch="360"/>
        </w:sectPr>
      </w:pPr>
      <w:r w:rsidRPr="007B2028">
        <w:fldChar w:fldCharType="end"/>
      </w:r>
    </w:p>
    <w:p w14:paraId="2210F14D" w14:textId="2BB58A2A" w:rsidR="00BF7DB7" w:rsidRPr="00BF7DB7" w:rsidRDefault="00CC4BD9" w:rsidP="007B2028">
      <w:pPr>
        <w:pStyle w:val="Heading1"/>
        <w:spacing w:line="360" w:lineRule="auto"/>
        <w:ind w:left="-567" w:firstLine="567"/>
      </w:pPr>
      <w:r>
        <w:lastRenderedPageBreak/>
        <w:br/>
      </w:r>
      <w:bookmarkStart w:id="2" w:name="_Toc121816767"/>
      <w:r w:rsidR="00BF7DB7">
        <w:t>PENDAHULUAN</w:t>
      </w:r>
      <w:bookmarkEnd w:id="2"/>
    </w:p>
    <w:p w14:paraId="7743EAE7" w14:textId="4A3B9D21" w:rsidR="00BF7DB7" w:rsidRDefault="00EF5E2A" w:rsidP="007B2028">
      <w:pPr>
        <w:pStyle w:val="Heading2"/>
        <w:spacing w:line="360" w:lineRule="auto"/>
        <w:ind w:left="578" w:hanging="578"/>
        <w:rPr>
          <w:b/>
          <w:bCs/>
        </w:rPr>
      </w:pPr>
      <w:bookmarkStart w:id="3" w:name="_Toc121816768"/>
      <w:r w:rsidRPr="00BF7DB7">
        <w:rPr>
          <w:b/>
          <w:bCs/>
        </w:rPr>
        <w:t>Latar belakang</w:t>
      </w:r>
      <w:bookmarkEnd w:id="3"/>
      <w:r w:rsidRPr="00BF7DB7">
        <w:rPr>
          <w:b/>
          <w:bCs/>
        </w:rPr>
        <w:t xml:space="preserve"> </w:t>
      </w:r>
    </w:p>
    <w:p w14:paraId="6C07D80C" w14:textId="455EA149" w:rsidR="001F377B" w:rsidRDefault="001F377B" w:rsidP="008341B9">
      <w:pPr>
        <w:spacing w:line="360" w:lineRule="auto"/>
        <w:ind w:firstLine="578"/>
        <w:rPr>
          <w:rFonts w:cs="Times New Roman"/>
          <w:szCs w:val="24"/>
        </w:rPr>
      </w:pPr>
      <w:r w:rsidRPr="00CC5D1B">
        <w:rPr>
          <w:rFonts w:cs="Times New Roman"/>
          <w:szCs w:val="24"/>
        </w:rPr>
        <w:t xml:space="preserve">Limbah cair yang tidak diolah dengan baik dapat </w:t>
      </w:r>
      <w:r>
        <w:rPr>
          <w:rFonts w:cs="Times New Roman"/>
          <w:szCs w:val="24"/>
        </w:rPr>
        <w:t>memicu</w:t>
      </w:r>
      <w:r w:rsidRPr="00CC5D1B">
        <w:rPr>
          <w:rFonts w:cs="Times New Roman"/>
          <w:szCs w:val="24"/>
        </w:rPr>
        <w:t xml:space="preserve"> dampak yang berbahaya bagi alam dan air, mengubah keseimbangan lingkungan dan mempengaruhi keberlanjutan makhluk hidup.</w:t>
      </w:r>
      <w:r w:rsidRPr="00CC5D1B">
        <w:t xml:space="preserve"> </w:t>
      </w:r>
      <w:r w:rsidRPr="00CC5D1B">
        <w:rPr>
          <w:rFonts w:cs="Times New Roman"/>
          <w:szCs w:val="24"/>
        </w:rPr>
        <w:t>Limbah yang akan dibuang harus memenuhi persyaratan baku mutu yang ditentukan atau memenuhi karakteristik tertentu yang ditentukan untuk dibuang, sehingga diharapkan tidak terjadi pencemaran lingkungan</w:t>
      </w:r>
      <w:r>
        <w:rPr>
          <w:rFonts w:cs="Times New Roman"/>
          <w:szCs w:val="24"/>
        </w:rPr>
        <w:fldChar w:fldCharType="begin" w:fldLock="1"/>
      </w:r>
      <w:r>
        <w:rPr>
          <w:rFonts w:cs="Times New Roman"/>
          <w:szCs w:val="24"/>
        </w:rPr>
        <w:instrText>ADDIN CSL_CITATION { "citationItems" : [ { "id" : "ITEM-1", "itemData" : { "abstract" : "Limbah cair industri merupakan sisa pembuangan dari proses produksi pada suatu industri dalam bentuk cair. Limbah cair hasil produksi yang tidak dikelola dengan baik dapat menimbulkan dampak negatif terhadap keseimbangan lingkungan serta makhluk hidup. Hal ini dapat dicegah dengan pengawasan limbah buangan yang dihasilkan industri sebelum dibuang, sehingga diharapkan lingkungan tidak tercemar. Salah satu tindakan yang dapat dilakukan ialah dengan mendeteksi kandungan atau senyawa yang terdapat pada limbah cair dari hasil industri dengan menerapkan teknologi elektronika yaitu berupa pemasangan sensor-sensor sehingga memungkinkan membuat sistem otomatis yang dapat memonitoring limbah cair tersebut. Pada penelitian ini telah dibuat rancang bangun sistem monitoring menggunakan sensor pH meter Kit, sensor suhu Dallas DS18B20 dan sensor kekeruhan GE Turbidity sebagai pembaca nilai parameter pH, suhu dan kekeruhan limbah cair industri dengan antarmuka website menggunakan Mikrokontroler Arduino Mega R3 yang telah dihubungkan dengan Ethernet Shield. Antarmuka website menampilkan nilai pembacaan ketiga sensor berupa data grafik dan angka pada tabel, serta kondisi solenoid valve sebagai kran pengatur jalanya pembuangan limbah cair industri pada proses monitoring. Setelah dilakukan pengujian keselurahan,dengan menggunakan objek cairan yang berbeda yaitu air limbah tahu, air detergen, air sungai dan air kran,maka didapatkan persentase keberhasilan keseluruhan sistem monitoring sebesar 100%.", "author" : [ { "dropping-particle" : "", "family" : "Novitasari", "given" : "Dwi Adhe Ayu", "non-dropping-particle" : "", "parse-names" : false, "suffix" : "" }, { "dropping-particle" : "", "family" : "Triyanto", "given" : "Dedi", "non-dropping-particle" : "", "parse-names" : false, "suffix" : "" }, { "dropping-particle" : "", "family" : "Nirmala", "given" : "Irma", "non-dropping-particle" : "", "parse-names" : false, "suffix" : "" } ], "container-title" : "Coding Jurnal Komputer dan Aplikasi Untan", "id" : "ITEM-1", "issue" : "03", "issued" : { "date-parts" : [ [ "2018" ] ] }, "page" : "43-53", "title" : "Rancang Bangun Sistem Monitoring pada Limbah Cair Industri Berbasis Mikrokontroler dengan Antarmuka Website", "type" : "article-journal", "volume" : "06" }, "uris" : [ "http://www.mendeley.com/documents/?uuid=19a90866-2758-4a8c-a8c2-dd0d7140427c" ] } ], "mendeley" : { "formattedCitation" : "[1]", "plainTextFormattedCitation" : "[1]", "previouslyFormattedCitation" : "[1]" }, "properties" : { "noteIndex" : 9 }, "schema" : "https://github.com/citation-style-language/schema/raw/master/csl-citation.json" }</w:instrText>
      </w:r>
      <w:r>
        <w:rPr>
          <w:rFonts w:cs="Times New Roman"/>
          <w:szCs w:val="24"/>
        </w:rPr>
        <w:fldChar w:fldCharType="separate"/>
      </w:r>
      <w:r w:rsidRPr="001F377B">
        <w:rPr>
          <w:rFonts w:cs="Times New Roman"/>
          <w:noProof/>
          <w:szCs w:val="24"/>
        </w:rPr>
        <w:t>[1]</w:t>
      </w:r>
      <w:r>
        <w:rPr>
          <w:rFonts w:cs="Times New Roman"/>
          <w:szCs w:val="24"/>
        </w:rPr>
        <w:fldChar w:fldCharType="end"/>
      </w:r>
      <w:r w:rsidRPr="001F377B">
        <w:rPr>
          <w:rFonts w:cs="Times New Roman"/>
          <w:szCs w:val="24"/>
        </w:rPr>
        <w:t xml:space="preserve"> </w:t>
      </w:r>
      <w:r w:rsidRPr="00192102">
        <w:rPr>
          <w:rFonts w:cs="Times New Roman"/>
          <w:szCs w:val="24"/>
        </w:rPr>
        <w:t>Air limbah terdiri dari satu atau lebih parameter pencemar yang melebihi ambang batas yang ditentukan. Ada kemungkinan mengandung minyak, gemuk, bahan anorganik seperti besi, aluminium, nikel, timbal, barium, fenol, d</w:t>
      </w:r>
      <w:r>
        <w:rPr>
          <w:rFonts w:cs="Times New Roman"/>
          <w:szCs w:val="24"/>
        </w:rPr>
        <w:t>an lain - lain</w:t>
      </w:r>
      <w:r w:rsidRPr="00192102">
        <w:rPr>
          <w:rFonts w:cs="Times New Roman"/>
          <w:szCs w:val="24"/>
        </w:rPr>
        <w:t xml:space="preserve"> </w:t>
      </w:r>
      <w:r>
        <w:rPr>
          <w:rFonts w:cs="Times New Roman"/>
          <w:szCs w:val="24"/>
        </w:rPr>
        <w:t>m</w:t>
      </w:r>
      <w:r w:rsidRPr="00192102">
        <w:rPr>
          <w:rFonts w:cs="Times New Roman"/>
          <w:szCs w:val="24"/>
        </w:rPr>
        <w:t>embutuhkan kombinasi metode dan peralatan untuk menanganinya.</w:t>
      </w:r>
      <w:r w:rsidRPr="00192102">
        <w:t xml:space="preserve"> </w:t>
      </w:r>
      <w:r w:rsidRPr="00192102">
        <w:rPr>
          <w:rFonts w:cs="Times New Roman"/>
          <w:szCs w:val="24"/>
        </w:rPr>
        <w:t>Limbah diolah dengan tujuan menghilangkan pencemar darinya dan</w:t>
      </w:r>
      <w:r>
        <w:rPr>
          <w:rFonts w:cs="Times New Roman"/>
          <w:szCs w:val="24"/>
        </w:rPr>
        <w:t xml:space="preserve"> mengurangi</w:t>
      </w:r>
      <w:r w:rsidRPr="00192102">
        <w:rPr>
          <w:rFonts w:cs="Times New Roman"/>
          <w:szCs w:val="24"/>
        </w:rPr>
        <w:t xml:space="preserve"> senyawa kimia dan non-kimia berbahaya dan beracun.</w:t>
      </w:r>
      <w:r>
        <w:rPr>
          <w:rFonts w:cs="Times New Roman"/>
          <w:szCs w:val="24"/>
        </w:rPr>
        <w:fldChar w:fldCharType="begin" w:fldLock="1"/>
      </w:r>
      <w:r>
        <w:rPr>
          <w:rFonts w:cs="Times New Roman"/>
          <w:szCs w:val="24"/>
        </w:rPr>
        <w:instrText>ADDIN CSL_CITATION { "citationItems" : [ { "id" : "ITEM-1", "itemData" : { "abstract" : "iPal is a teacher for children with spoken language learning and tablet-based educational programs, providing educational content in an engaging manner that supports social development and encourages interest in science and technology. Pal also makes education fun and appealing for children. It can talk, dance, tell stories, play games, encourage physical activity, and enable them to chat with friends, share videos, and safely connect to the internet and social media. Parents, under strict controls, can remotely control iPal and monitor their child's progress, safety and activities on their smartphone or desktop from anywhere and at any time.", "author" : [ { "dropping-particle" : "", "family" : "Erwin", "given" : "Iwan Muhammad", "non-dropping-particle" : "", "parse-names" : false, "suffix" : "" } ], "container-title" : "Inkom", "id" : "ITEM-1", "issued" : { "date-parts" : [ [ "2017" ] ] }, "page" : "66-70", "title" : "iPAL", "type" : "article-journal", "volume" : "I" }, "uris" : [ "http://www.mendeley.com/documents/?uuid=4c53d89a-9f74-46f0-9a3d-e3a3371cc97b" ] } ], "mendeley" : { "formattedCitation" : "[2]", "plainTextFormattedCitation" : "[2]", "previouslyFormattedCitation" : "[2]" }, "properties" : { "noteIndex" : 9 }, "schema" : "https://github.com/citation-style-language/schema/raw/master/csl-citation.json" }</w:instrText>
      </w:r>
      <w:r>
        <w:rPr>
          <w:rFonts w:cs="Times New Roman"/>
          <w:szCs w:val="24"/>
        </w:rPr>
        <w:fldChar w:fldCharType="separate"/>
      </w:r>
      <w:r w:rsidRPr="001F377B">
        <w:rPr>
          <w:rFonts w:cs="Times New Roman"/>
          <w:noProof/>
          <w:szCs w:val="24"/>
        </w:rPr>
        <w:t>[2]</w:t>
      </w:r>
      <w:r>
        <w:rPr>
          <w:rFonts w:cs="Times New Roman"/>
          <w:szCs w:val="24"/>
        </w:rPr>
        <w:fldChar w:fldCharType="end"/>
      </w:r>
      <w:r w:rsidRPr="001F377B">
        <w:rPr>
          <w:rFonts w:cs="Times New Roman"/>
          <w:szCs w:val="24"/>
        </w:rPr>
        <w:t xml:space="preserve"> </w:t>
      </w:r>
      <w:r w:rsidRPr="00192102">
        <w:rPr>
          <w:rFonts w:cs="Times New Roman"/>
          <w:szCs w:val="24"/>
        </w:rPr>
        <w:t>Pengolahan limbah cair memerlukan pembangunan IPAL (Instalasi Pengolahan Air Limbah).</w:t>
      </w:r>
    </w:p>
    <w:p w14:paraId="2F3F25B5" w14:textId="6B720CCE" w:rsidR="001F377B" w:rsidRDefault="001F377B" w:rsidP="008341B9">
      <w:pPr>
        <w:spacing w:line="360" w:lineRule="auto"/>
        <w:ind w:firstLine="567"/>
      </w:pPr>
      <w:r w:rsidRPr="00192102">
        <w:rPr>
          <w:rFonts w:cs="Times New Roman"/>
          <w:szCs w:val="24"/>
        </w:rPr>
        <w:t xml:space="preserve">Pembangunan instalasi pengolahan air membutuhkan banyak biaya, serta biaya operasi dan pemeliharaan. Saat ini kecenderungan industri hanya memiliki satu instalasi pengolahan air limbah untuk memenuhi kebutuhan suatu perusahaan manufaktur (industri) atau untuk memenuhi regulasi </w:t>
      </w:r>
      <w:r>
        <w:rPr>
          <w:rFonts w:cs="Times New Roman"/>
          <w:szCs w:val="24"/>
        </w:rPr>
        <w:t>pemerinta. Hanya</w:t>
      </w:r>
      <w:r w:rsidRPr="00192102">
        <w:rPr>
          <w:rFonts w:cs="Times New Roman"/>
          <w:szCs w:val="24"/>
        </w:rPr>
        <w:t xml:space="preserve"> </w:t>
      </w:r>
      <w:r>
        <w:rPr>
          <w:rFonts w:cs="Times New Roman"/>
          <w:szCs w:val="24"/>
        </w:rPr>
        <w:t>b</w:t>
      </w:r>
      <w:r w:rsidRPr="00192102">
        <w:rPr>
          <w:rFonts w:cs="Times New Roman"/>
          <w:szCs w:val="24"/>
        </w:rPr>
        <w:t>eberapa industri mengolah air limbah mereka dengan benar</w:t>
      </w:r>
      <w:r>
        <w:rPr>
          <w:rFonts w:cs="Times New Roman"/>
          <w:szCs w:val="24"/>
        </w:rPr>
        <w:t>.</w:t>
      </w:r>
      <w:r w:rsidRPr="00192102">
        <w:t xml:space="preserve"> </w:t>
      </w:r>
      <w:r w:rsidRPr="00192102">
        <w:rPr>
          <w:rFonts w:cs="Times New Roman"/>
          <w:szCs w:val="24"/>
        </w:rPr>
        <w:t>Batasan masalahnya terletak pada pengendalian proses pengolahan limbah cairnya, bukan bagaimana proses pengolahan limbah cairnya dikendalikan. Kontrol proses masih membutuhkan operator.</w:t>
      </w:r>
      <w:r w:rsidRPr="00192102">
        <w:t xml:space="preserve"> </w:t>
      </w:r>
    </w:p>
    <w:p w14:paraId="7E4699FC" w14:textId="3C396141" w:rsidR="00056E31" w:rsidRDefault="00056E31" w:rsidP="008341B9">
      <w:pPr>
        <w:spacing w:line="360" w:lineRule="auto"/>
        <w:ind w:firstLine="567"/>
        <w:rPr>
          <w:rFonts w:cs="Times New Roman"/>
          <w:szCs w:val="24"/>
        </w:rPr>
      </w:pPr>
      <w:r w:rsidRPr="00192102">
        <w:rPr>
          <w:rFonts w:cs="Times New Roman"/>
          <w:szCs w:val="24"/>
        </w:rPr>
        <w:t>Sebuah sistem monitoring pada limbah cair industri yang dapat memonitoring apakah nilai parameter limbah cair dalam kondisi sudah layak untuk dibuang atau tidak. Dalam penelitian</w:t>
      </w:r>
      <w:r>
        <w:rPr>
          <w:rFonts w:cs="Times New Roman"/>
          <w:szCs w:val="24"/>
        </w:rPr>
        <w:t xml:space="preserve"> atau perancangan</w:t>
      </w:r>
      <w:r w:rsidRPr="00192102">
        <w:rPr>
          <w:rFonts w:cs="Times New Roman"/>
          <w:szCs w:val="24"/>
        </w:rPr>
        <w:t xml:space="preserve"> ini akan merancang bangun s</w:t>
      </w:r>
      <w:r>
        <w:rPr>
          <w:rFonts w:cs="Times New Roman"/>
          <w:szCs w:val="24"/>
        </w:rPr>
        <w:t>i</w:t>
      </w:r>
      <w:r w:rsidRPr="00192102">
        <w:rPr>
          <w:rFonts w:cs="Times New Roman"/>
          <w:szCs w:val="24"/>
        </w:rPr>
        <w:t>stem pembaca nilai pH, TDS, Turbidity pada limbah cair industr</w:t>
      </w:r>
      <w:r>
        <w:rPr>
          <w:rFonts w:cs="Times New Roman"/>
          <w:szCs w:val="24"/>
        </w:rPr>
        <w:t>i</w:t>
      </w:r>
      <w:r w:rsidRPr="00192102">
        <w:rPr>
          <w:rFonts w:cs="Times New Roman"/>
          <w:szCs w:val="24"/>
        </w:rPr>
        <w:t xml:space="preserve"> yang ditampilkan ke dalam sebuah website monitoring</w:t>
      </w:r>
      <w:r>
        <w:rPr>
          <w:rFonts w:cs="Times New Roman"/>
          <w:szCs w:val="24"/>
        </w:rPr>
        <w:t xml:space="preserve"> secara realtime</w:t>
      </w:r>
      <w:r w:rsidRPr="00192102">
        <w:rPr>
          <w:rFonts w:cs="Times New Roman"/>
          <w:szCs w:val="24"/>
        </w:rPr>
        <w:t>.</w:t>
      </w:r>
    </w:p>
    <w:p w14:paraId="510E1BD2" w14:textId="77777777" w:rsidR="00056E31" w:rsidRDefault="00056E31" w:rsidP="008341B9">
      <w:pPr>
        <w:spacing w:line="360" w:lineRule="auto"/>
        <w:ind w:firstLine="567"/>
        <w:rPr>
          <w:rFonts w:cs="Times New Roman"/>
          <w:b/>
          <w:bCs/>
          <w:szCs w:val="24"/>
        </w:rPr>
      </w:pPr>
      <w:r w:rsidRPr="00192102">
        <w:rPr>
          <w:rFonts w:cs="Times New Roman"/>
          <w:szCs w:val="24"/>
        </w:rPr>
        <w:lastRenderedPageBreak/>
        <w:t>Adapun pada rancangan ataupun penelitian ini akan dibangun sebuah system monitoring pada limbah cair industri yang dapat memonitoring apakah nilai parameter limbah cair dalam kondisi layak atau tidak. Dalam rancangan ini penulis ataupun perancang menggunakan beberapa alat seperti mikrokontroller yang akan dipakai adalah NodeMCU sebagai pemeroses data, penelitian atau perancangan ini memfokuskan bagaimana sensor pH, TDS, Turbidity membaca kondisi ketiga parameter limbah cair tersebut serta menampilkan data</w:t>
      </w:r>
      <w:r>
        <w:rPr>
          <w:rFonts w:cs="Times New Roman"/>
          <w:szCs w:val="24"/>
        </w:rPr>
        <w:t xml:space="preserve"> secara realtime</w:t>
      </w:r>
      <w:r w:rsidRPr="00192102">
        <w:rPr>
          <w:rFonts w:cs="Times New Roman"/>
          <w:szCs w:val="24"/>
        </w:rPr>
        <w:t xml:space="preserve"> berupa angka dan grafik melalui website yang telah dibua</w:t>
      </w:r>
      <w:r>
        <w:rPr>
          <w:rFonts w:cs="Times New Roman"/>
          <w:szCs w:val="24"/>
        </w:rPr>
        <w:t xml:space="preserve">t. Dalam hal ini peneliti atau perancang akan membuat sistem monitoring berbasis website atau antarmuka yang dapat membantu atau mempermudah pihak industri untuk tau limbah yang dihasilkan layak untuk diterima masyarakat atau tidak. Dan dapat mengurangi pencemaran lingkungan. Dengan membangung </w:t>
      </w:r>
      <w:r>
        <w:rPr>
          <w:rFonts w:cs="Times New Roman"/>
          <w:b/>
          <w:bCs/>
          <w:szCs w:val="24"/>
        </w:rPr>
        <w:t>“Sistem Monitoring Air Limbah berbasis website atau antarmuka (Studi Kasus Balai Industri blabla)”</w:t>
      </w:r>
    </w:p>
    <w:p w14:paraId="5A5E3D77" w14:textId="1D056708" w:rsidR="001F377B" w:rsidRDefault="001F377B" w:rsidP="00056E31">
      <w:pPr>
        <w:rPr>
          <w:rFonts w:cs="Times New Roman"/>
          <w:szCs w:val="24"/>
        </w:rPr>
      </w:pPr>
    </w:p>
    <w:p w14:paraId="734E587F" w14:textId="1FA601FD" w:rsidR="00056E31" w:rsidRDefault="00056E31" w:rsidP="00056E31">
      <w:pPr>
        <w:rPr>
          <w:rFonts w:cs="Times New Roman"/>
          <w:szCs w:val="24"/>
        </w:rPr>
      </w:pPr>
    </w:p>
    <w:p w14:paraId="3EA71882" w14:textId="2B6405A6" w:rsidR="00056E31" w:rsidRDefault="00056E31" w:rsidP="00056E31">
      <w:pPr>
        <w:rPr>
          <w:rFonts w:cs="Times New Roman"/>
          <w:szCs w:val="24"/>
        </w:rPr>
      </w:pPr>
    </w:p>
    <w:p w14:paraId="373983A7" w14:textId="347C690C" w:rsidR="00056E31" w:rsidRDefault="00056E31" w:rsidP="00056E31">
      <w:pPr>
        <w:rPr>
          <w:rFonts w:cs="Times New Roman"/>
          <w:szCs w:val="24"/>
        </w:rPr>
      </w:pPr>
    </w:p>
    <w:p w14:paraId="23D6C0DC" w14:textId="00B1870D" w:rsidR="00056E31" w:rsidRDefault="00056E31" w:rsidP="00056E31">
      <w:pPr>
        <w:rPr>
          <w:rFonts w:cs="Times New Roman"/>
          <w:szCs w:val="24"/>
        </w:rPr>
      </w:pPr>
    </w:p>
    <w:p w14:paraId="3596AA02" w14:textId="7004CF9D" w:rsidR="00056E31" w:rsidRDefault="00056E31" w:rsidP="00056E31">
      <w:pPr>
        <w:rPr>
          <w:rFonts w:cs="Times New Roman"/>
          <w:szCs w:val="24"/>
        </w:rPr>
      </w:pPr>
    </w:p>
    <w:p w14:paraId="039DAAE2" w14:textId="52B1427E" w:rsidR="00056E31" w:rsidRDefault="00056E31" w:rsidP="00056E31">
      <w:pPr>
        <w:rPr>
          <w:rFonts w:cs="Times New Roman"/>
          <w:szCs w:val="24"/>
        </w:rPr>
      </w:pPr>
    </w:p>
    <w:p w14:paraId="7550C3EC" w14:textId="36792102" w:rsidR="00056E31" w:rsidRDefault="00056E31" w:rsidP="00056E31">
      <w:pPr>
        <w:rPr>
          <w:rFonts w:cs="Times New Roman"/>
          <w:szCs w:val="24"/>
        </w:rPr>
      </w:pPr>
    </w:p>
    <w:p w14:paraId="5FF40F55" w14:textId="30FD2644" w:rsidR="00056E31" w:rsidRDefault="00056E31" w:rsidP="00056E31">
      <w:pPr>
        <w:rPr>
          <w:rFonts w:cs="Times New Roman"/>
          <w:szCs w:val="24"/>
        </w:rPr>
      </w:pPr>
    </w:p>
    <w:p w14:paraId="7AB1D83D" w14:textId="13C19EB0" w:rsidR="00056E31" w:rsidRDefault="00056E31" w:rsidP="00056E31">
      <w:pPr>
        <w:rPr>
          <w:rFonts w:cs="Times New Roman"/>
          <w:szCs w:val="24"/>
        </w:rPr>
      </w:pPr>
    </w:p>
    <w:p w14:paraId="05F1899A" w14:textId="1E388D3F" w:rsidR="00056E31" w:rsidRDefault="00056E31" w:rsidP="00056E31">
      <w:pPr>
        <w:rPr>
          <w:rFonts w:cs="Times New Roman"/>
          <w:szCs w:val="24"/>
        </w:rPr>
      </w:pPr>
    </w:p>
    <w:p w14:paraId="7A8F7B7B" w14:textId="6D811677" w:rsidR="00056E31" w:rsidRDefault="00056E31" w:rsidP="00056E31">
      <w:pPr>
        <w:rPr>
          <w:rFonts w:cs="Times New Roman"/>
          <w:szCs w:val="24"/>
        </w:rPr>
      </w:pPr>
    </w:p>
    <w:p w14:paraId="0C47CBF2" w14:textId="3967A801" w:rsidR="00056E31" w:rsidRDefault="00056E31" w:rsidP="00056E31">
      <w:pPr>
        <w:rPr>
          <w:rFonts w:cs="Times New Roman"/>
          <w:szCs w:val="24"/>
        </w:rPr>
      </w:pPr>
    </w:p>
    <w:p w14:paraId="58A504D4" w14:textId="4DB72A62" w:rsidR="00056E31" w:rsidRDefault="00056E31" w:rsidP="00056E31">
      <w:pPr>
        <w:rPr>
          <w:rFonts w:cs="Times New Roman"/>
          <w:szCs w:val="24"/>
        </w:rPr>
      </w:pPr>
    </w:p>
    <w:p w14:paraId="06E1C4A0" w14:textId="1E40EB7E" w:rsidR="00056E31" w:rsidRDefault="00056E31" w:rsidP="00056E31">
      <w:pPr>
        <w:rPr>
          <w:rFonts w:cs="Times New Roman"/>
          <w:szCs w:val="24"/>
        </w:rPr>
      </w:pPr>
    </w:p>
    <w:p w14:paraId="4E960593" w14:textId="77777777" w:rsidR="00056E31" w:rsidRPr="001F377B" w:rsidRDefault="00056E31" w:rsidP="001F377B"/>
    <w:p w14:paraId="3640F5A2" w14:textId="04CC2558" w:rsidR="009E6FA1" w:rsidRDefault="009E6FA1" w:rsidP="007B2028">
      <w:pPr>
        <w:pStyle w:val="Heading2"/>
        <w:spacing w:line="360" w:lineRule="auto"/>
        <w:ind w:left="578" w:hanging="578"/>
        <w:rPr>
          <w:b/>
          <w:bCs/>
          <w:lang w:val="en-US"/>
        </w:rPr>
      </w:pPr>
      <w:bookmarkStart w:id="4" w:name="_Toc121816769"/>
      <w:r w:rsidRPr="009E6FA1">
        <w:rPr>
          <w:b/>
          <w:bCs/>
          <w:lang w:val="en-US"/>
        </w:rPr>
        <w:lastRenderedPageBreak/>
        <w:t>Identifikasi Masalah</w:t>
      </w:r>
      <w:bookmarkEnd w:id="4"/>
    </w:p>
    <w:p w14:paraId="4EFE2CFA" w14:textId="6C60AE6B" w:rsidR="009E6FA1" w:rsidRDefault="009E6FA1" w:rsidP="008341B9">
      <w:pPr>
        <w:spacing w:line="360" w:lineRule="auto"/>
        <w:rPr>
          <w:lang w:val="en-US"/>
        </w:rPr>
      </w:pPr>
      <w:r>
        <w:rPr>
          <w:lang w:val="en-US"/>
        </w:rPr>
        <w:t xml:space="preserve">Berikut adalah identifikasi masalah dalam penelitian </w:t>
      </w:r>
      <w:proofErr w:type="gramStart"/>
      <w:r>
        <w:rPr>
          <w:lang w:val="en-US"/>
        </w:rPr>
        <w:t>ini :</w:t>
      </w:r>
      <w:proofErr w:type="gramEnd"/>
    </w:p>
    <w:p w14:paraId="1275EC0A" w14:textId="77777777" w:rsidR="00056E31" w:rsidRPr="00192102" w:rsidRDefault="00056E31" w:rsidP="008341B9">
      <w:pPr>
        <w:pStyle w:val="ListParagraph"/>
        <w:numPr>
          <w:ilvl w:val="0"/>
          <w:numId w:val="31"/>
        </w:numPr>
        <w:spacing w:before="240" w:after="200" w:line="360" w:lineRule="auto"/>
        <w:rPr>
          <w:rFonts w:cs="Times New Roman"/>
          <w:szCs w:val="24"/>
        </w:rPr>
      </w:pPr>
      <w:r>
        <w:rPr>
          <w:rFonts w:cs="Times New Roman"/>
          <w:szCs w:val="24"/>
        </w:rPr>
        <w:t>Sistem monitoring masih dilakukan secara manual dan belum terdigitalisasi secara modern.</w:t>
      </w:r>
    </w:p>
    <w:p w14:paraId="67968116" w14:textId="77777777" w:rsidR="00056E31" w:rsidRPr="00192102" w:rsidRDefault="00056E31" w:rsidP="008341B9">
      <w:pPr>
        <w:pStyle w:val="ListParagraph"/>
        <w:numPr>
          <w:ilvl w:val="0"/>
          <w:numId w:val="31"/>
        </w:numPr>
        <w:spacing w:before="240" w:after="200" w:line="360" w:lineRule="auto"/>
        <w:rPr>
          <w:rFonts w:cs="Times New Roman"/>
          <w:szCs w:val="24"/>
        </w:rPr>
      </w:pPr>
      <w:r>
        <w:rPr>
          <w:rFonts w:cs="Times New Roman"/>
          <w:szCs w:val="24"/>
        </w:rPr>
        <w:t>Sistem monitoring belum memiliki sebuah website antarmuka yang dapat menghasilkan nilai dari parameter tersebut.</w:t>
      </w:r>
    </w:p>
    <w:p w14:paraId="54102CCA" w14:textId="7D7681E4" w:rsidR="00056E31" w:rsidRPr="00056E31" w:rsidRDefault="00056E31" w:rsidP="008341B9">
      <w:pPr>
        <w:pStyle w:val="ListParagraph"/>
        <w:numPr>
          <w:ilvl w:val="0"/>
          <w:numId w:val="31"/>
        </w:numPr>
        <w:spacing w:before="240" w:after="200" w:line="360" w:lineRule="auto"/>
        <w:rPr>
          <w:rFonts w:cs="Times New Roman"/>
          <w:szCs w:val="24"/>
        </w:rPr>
      </w:pPr>
      <w:r>
        <w:rPr>
          <w:rFonts w:cs="Times New Roman"/>
          <w:szCs w:val="24"/>
        </w:rPr>
        <w:t>Monitoring air limbah dapat dilakukan dari balai industri pusat tanpa harus datang secara langsung ke industri yang akan di monitoring.</w:t>
      </w:r>
    </w:p>
    <w:p w14:paraId="206CE4F7" w14:textId="060B9507" w:rsidR="00EB235B" w:rsidRDefault="00EB235B" w:rsidP="007B2028">
      <w:pPr>
        <w:pStyle w:val="Heading2"/>
        <w:spacing w:line="360" w:lineRule="auto"/>
        <w:rPr>
          <w:b/>
          <w:bCs/>
        </w:rPr>
      </w:pPr>
      <w:bookmarkStart w:id="5" w:name="_Toc121816770"/>
      <w:r w:rsidRPr="00EB235B">
        <w:rPr>
          <w:b/>
          <w:bCs/>
        </w:rPr>
        <w:t>Batasan Masalah</w:t>
      </w:r>
      <w:bookmarkEnd w:id="5"/>
    </w:p>
    <w:p w14:paraId="0560DC3A" w14:textId="07A4B80D" w:rsidR="00EB235B" w:rsidRDefault="00DE7FF4" w:rsidP="008341B9">
      <w:pPr>
        <w:spacing w:line="360" w:lineRule="auto"/>
      </w:pPr>
      <w:r>
        <w:t>Agar pene</w:t>
      </w:r>
      <w:r w:rsidR="00C46B50">
        <w:t xml:space="preserve">litian ini lebih terfokus dan tidak melebar dari masalah utama, maka penulis menuliskan beberapa batasan masalah, </w:t>
      </w:r>
      <w:proofErr w:type="gramStart"/>
      <w:r w:rsidR="00C46B50">
        <w:t>yaitu :</w:t>
      </w:r>
      <w:proofErr w:type="gramEnd"/>
    </w:p>
    <w:p w14:paraId="26FF9154" w14:textId="77777777" w:rsidR="00056E31" w:rsidRPr="00192102" w:rsidRDefault="00056E31" w:rsidP="008341B9">
      <w:pPr>
        <w:pStyle w:val="ListParagraph"/>
        <w:numPr>
          <w:ilvl w:val="0"/>
          <w:numId w:val="33"/>
        </w:numPr>
        <w:spacing w:after="200" w:line="360" w:lineRule="auto"/>
        <w:ind w:left="709" w:hanging="283"/>
        <w:rPr>
          <w:rFonts w:cs="Times New Roman"/>
          <w:szCs w:val="24"/>
        </w:rPr>
      </w:pPr>
      <w:r>
        <w:rPr>
          <w:rFonts w:cs="Times New Roman"/>
          <w:szCs w:val="24"/>
        </w:rPr>
        <w:t>Peneliti menganalisis dan merancang sebuah sistem monitoring berbasis website yang akan menghasilkan output pada website sebuah nilai dan grafik pada ketiga parameter tersebut.</w:t>
      </w:r>
    </w:p>
    <w:p w14:paraId="55357069" w14:textId="09948121" w:rsidR="00056E31" w:rsidRPr="00056E31" w:rsidRDefault="00056E31" w:rsidP="008341B9">
      <w:pPr>
        <w:pStyle w:val="ListParagraph"/>
        <w:numPr>
          <w:ilvl w:val="0"/>
          <w:numId w:val="33"/>
        </w:numPr>
        <w:spacing w:after="200" w:line="360" w:lineRule="auto"/>
        <w:ind w:left="709" w:hanging="283"/>
        <w:rPr>
          <w:rFonts w:cs="Times New Roman"/>
          <w:szCs w:val="24"/>
        </w:rPr>
      </w:pPr>
      <w:r>
        <w:rPr>
          <w:rFonts w:cs="Times New Roman"/>
          <w:szCs w:val="24"/>
        </w:rPr>
        <w:t>Peneliti menganalisis system yang berjalan saat ini.</w:t>
      </w:r>
    </w:p>
    <w:p w14:paraId="03557AD1" w14:textId="745DBD9C" w:rsidR="00C46B50" w:rsidRDefault="00C46B50" w:rsidP="007B2028">
      <w:pPr>
        <w:pStyle w:val="Heading2"/>
        <w:spacing w:line="360" w:lineRule="auto"/>
        <w:rPr>
          <w:b/>
          <w:bCs/>
        </w:rPr>
      </w:pPr>
      <w:bookmarkStart w:id="6" w:name="_Toc121816771"/>
      <w:r w:rsidRPr="00C46B50">
        <w:rPr>
          <w:b/>
          <w:bCs/>
        </w:rPr>
        <w:t>Rumusan Masalah</w:t>
      </w:r>
      <w:bookmarkEnd w:id="6"/>
    </w:p>
    <w:p w14:paraId="4B400394" w14:textId="42F052B2" w:rsidR="00056E31" w:rsidRPr="00056E31" w:rsidRDefault="00056E31" w:rsidP="008341B9">
      <w:pPr>
        <w:pStyle w:val="ListParagraph"/>
        <w:spacing w:line="360" w:lineRule="auto"/>
        <w:ind w:left="0"/>
        <w:rPr>
          <w:rFonts w:cs="Times New Roman"/>
          <w:szCs w:val="24"/>
        </w:rPr>
      </w:pPr>
      <w:r>
        <w:rPr>
          <w:rFonts w:cs="Times New Roman"/>
          <w:szCs w:val="24"/>
        </w:rPr>
        <w:t>Berdasarkan latar belakang yang diuraikan diatas, perumusan masalah yang dibahas adalah “Bagaimana cara merancangan atau membuat sistem monitoring dengan sebuah antarmuka website yang lebih terdigitalisasi dan modern tanpa harus dilakukan secara manual”</w:t>
      </w:r>
    </w:p>
    <w:p w14:paraId="210AF130" w14:textId="61602986" w:rsidR="00C46B50" w:rsidRDefault="00C46B50" w:rsidP="007B2028">
      <w:pPr>
        <w:pStyle w:val="Heading2"/>
        <w:spacing w:line="360" w:lineRule="auto"/>
        <w:rPr>
          <w:b/>
          <w:bCs/>
        </w:rPr>
      </w:pPr>
      <w:bookmarkStart w:id="7" w:name="_Toc121816772"/>
      <w:r w:rsidRPr="00C46B50">
        <w:rPr>
          <w:b/>
          <w:bCs/>
        </w:rPr>
        <w:t>Tujuan Penelitian</w:t>
      </w:r>
      <w:bookmarkEnd w:id="7"/>
    </w:p>
    <w:p w14:paraId="4125EEDE" w14:textId="276A8919" w:rsidR="00B717E4" w:rsidRDefault="00B717E4" w:rsidP="008341B9">
      <w:pPr>
        <w:spacing w:line="360" w:lineRule="auto"/>
      </w:pPr>
      <w:r>
        <w:t xml:space="preserve">Berikut tujuan yang akan dicapai dalam penelitian ini, sebagai </w:t>
      </w:r>
      <w:proofErr w:type="gramStart"/>
      <w:r>
        <w:t>berikut :</w:t>
      </w:r>
      <w:proofErr w:type="gramEnd"/>
    </w:p>
    <w:p w14:paraId="1D418982" w14:textId="77777777" w:rsidR="00056E31" w:rsidRPr="00192102" w:rsidRDefault="00056E31" w:rsidP="008341B9">
      <w:pPr>
        <w:pStyle w:val="ListParagraph"/>
        <w:numPr>
          <w:ilvl w:val="0"/>
          <w:numId w:val="34"/>
        </w:numPr>
        <w:spacing w:after="200" w:line="360" w:lineRule="auto"/>
        <w:ind w:left="709" w:hanging="283"/>
        <w:rPr>
          <w:rFonts w:cs="Times New Roman"/>
          <w:szCs w:val="24"/>
        </w:rPr>
      </w:pPr>
      <w:r>
        <w:rPr>
          <w:rFonts w:cs="Times New Roman"/>
          <w:szCs w:val="24"/>
        </w:rPr>
        <w:t>Adapun tujuan penelitian atau perancangan ini adalah melakukan pembuatan website antarmuka terhadap sistem monitoring air limbah dengan parameter yang ada.</w:t>
      </w:r>
    </w:p>
    <w:p w14:paraId="3A1481AF" w14:textId="6425F16E" w:rsidR="003530E7" w:rsidRPr="008341B9" w:rsidRDefault="00056E31" w:rsidP="007B2028">
      <w:pPr>
        <w:pStyle w:val="ListParagraph"/>
        <w:numPr>
          <w:ilvl w:val="0"/>
          <w:numId w:val="34"/>
        </w:numPr>
        <w:spacing w:after="200" w:line="360" w:lineRule="auto"/>
        <w:ind w:left="709" w:hanging="283"/>
        <w:rPr>
          <w:rFonts w:cs="Times New Roman"/>
          <w:szCs w:val="24"/>
        </w:rPr>
      </w:pPr>
      <w:r>
        <w:rPr>
          <w:rFonts w:cs="Times New Roman"/>
          <w:szCs w:val="24"/>
        </w:rPr>
        <w:t xml:space="preserve">Melakukan Analisa dan cara kerja website monitoring tersebut sehingga menghasilkan hasil atau nilai yang relevan dengan alat ukur atau parameter </w:t>
      </w:r>
      <w:r>
        <w:rPr>
          <w:rFonts w:cs="Times New Roman"/>
          <w:szCs w:val="24"/>
        </w:rPr>
        <w:lastRenderedPageBreak/>
        <w:t>tersebut serta hal – hal apa saja yang perlu diperhatikan pada sistem yang digunakan pada website dan metode tersebut.</w:t>
      </w:r>
    </w:p>
    <w:p w14:paraId="3BE04D3F" w14:textId="514952F9" w:rsidR="00B717E4" w:rsidRDefault="00B717E4" w:rsidP="007B2028">
      <w:pPr>
        <w:pStyle w:val="Heading2"/>
        <w:spacing w:line="360" w:lineRule="auto"/>
        <w:rPr>
          <w:b/>
          <w:bCs/>
        </w:rPr>
      </w:pPr>
      <w:bookmarkStart w:id="8" w:name="_Toc121816773"/>
      <w:r w:rsidRPr="00B717E4">
        <w:rPr>
          <w:b/>
          <w:bCs/>
        </w:rPr>
        <w:t>Manfaat Penelitian</w:t>
      </w:r>
      <w:bookmarkEnd w:id="8"/>
    </w:p>
    <w:p w14:paraId="050101F0" w14:textId="3FBFD9EF" w:rsidR="00B717E4" w:rsidRDefault="00D25987" w:rsidP="008341B9">
      <w:pPr>
        <w:spacing w:line="360" w:lineRule="auto"/>
      </w:pPr>
      <w:r>
        <w:t xml:space="preserve">Manfaat yang akan didapatkan setelah melakukan penelitian ini, </w:t>
      </w:r>
      <w:proofErr w:type="gramStart"/>
      <w:r>
        <w:t>yaitu :</w:t>
      </w:r>
      <w:proofErr w:type="gramEnd"/>
    </w:p>
    <w:p w14:paraId="58BA1240" w14:textId="77777777" w:rsidR="003530E7" w:rsidRPr="00192102" w:rsidRDefault="003530E7" w:rsidP="008341B9">
      <w:pPr>
        <w:pStyle w:val="ListParagraph"/>
        <w:numPr>
          <w:ilvl w:val="0"/>
          <w:numId w:val="35"/>
        </w:numPr>
        <w:spacing w:before="240" w:after="200" w:line="360" w:lineRule="auto"/>
        <w:ind w:left="709" w:hanging="283"/>
        <w:rPr>
          <w:rFonts w:cs="Times New Roman"/>
          <w:b/>
          <w:bCs/>
          <w:szCs w:val="24"/>
        </w:rPr>
      </w:pPr>
      <w:r>
        <w:rPr>
          <w:rFonts w:cs="Times New Roman"/>
          <w:szCs w:val="24"/>
        </w:rPr>
        <w:t>Memberikan sebuah sistem atau cara kerja monitoring secara terdigitalisasi atau modern dengan mengakses menggunakan sebuah website monitoring.</w:t>
      </w:r>
    </w:p>
    <w:p w14:paraId="755B17EF" w14:textId="77777777" w:rsidR="003530E7" w:rsidRPr="00192102" w:rsidRDefault="003530E7" w:rsidP="008341B9">
      <w:pPr>
        <w:pStyle w:val="ListParagraph"/>
        <w:numPr>
          <w:ilvl w:val="0"/>
          <w:numId w:val="35"/>
        </w:numPr>
        <w:spacing w:after="200" w:line="360" w:lineRule="auto"/>
        <w:ind w:left="709" w:hanging="283"/>
        <w:rPr>
          <w:rFonts w:cs="Times New Roman"/>
          <w:b/>
          <w:bCs/>
          <w:szCs w:val="24"/>
        </w:rPr>
      </w:pPr>
      <w:r>
        <w:rPr>
          <w:rFonts w:cs="Times New Roman"/>
          <w:szCs w:val="24"/>
        </w:rPr>
        <w:t>Manfaat lainnya adalah dapat memberikan kontribusi bagi ilmu pengetahuan khususnya ilmu komputer, digunakan sebagai sumber kajian untuk penelitian selanjutnya. Sebagai bahan literatur yang dapat digunakan penulis lain yang sedang melakukan hal yang sama.</w:t>
      </w:r>
    </w:p>
    <w:p w14:paraId="3E188AFA" w14:textId="3952F660" w:rsidR="003530E7" w:rsidRDefault="003530E7" w:rsidP="007B2028">
      <w:pPr>
        <w:spacing w:line="360" w:lineRule="auto"/>
      </w:pPr>
    </w:p>
    <w:p w14:paraId="3EC29C37" w14:textId="4AEFAD91" w:rsidR="003530E7" w:rsidRDefault="003530E7" w:rsidP="007B2028">
      <w:pPr>
        <w:spacing w:line="360" w:lineRule="auto"/>
      </w:pPr>
    </w:p>
    <w:p w14:paraId="67E2675E" w14:textId="2882CEA1" w:rsidR="003530E7" w:rsidRDefault="003530E7" w:rsidP="007B2028">
      <w:pPr>
        <w:spacing w:line="360" w:lineRule="auto"/>
      </w:pPr>
    </w:p>
    <w:p w14:paraId="3D3DB714" w14:textId="20EA58E9" w:rsidR="003530E7" w:rsidRDefault="003530E7" w:rsidP="007B2028">
      <w:pPr>
        <w:spacing w:line="360" w:lineRule="auto"/>
      </w:pPr>
    </w:p>
    <w:p w14:paraId="5961AC00" w14:textId="44F5DD6A" w:rsidR="003530E7" w:rsidRDefault="003530E7" w:rsidP="007B2028">
      <w:pPr>
        <w:spacing w:line="360" w:lineRule="auto"/>
      </w:pPr>
    </w:p>
    <w:p w14:paraId="273BFEC1" w14:textId="70A64C7E" w:rsidR="003530E7" w:rsidRDefault="003530E7" w:rsidP="007B2028">
      <w:pPr>
        <w:spacing w:line="360" w:lineRule="auto"/>
      </w:pPr>
    </w:p>
    <w:p w14:paraId="36D172E3" w14:textId="25E60D5E" w:rsidR="003530E7" w:rsidRDefault="003530E7" w:rsidP="007B2028">
      <w:pPr>
        <w:spacing w:line="360" w:lineRule="auto"/>
      </w:pPr>
    </w:p>
    <w:p w14:paraId="059B8B65" w14:textId="1C047074" w:rsidR="003530E7" w:rsidRDefault="003530E7" w:rsidP="007B2028">
      <w:pPr>
        <w:spacing w:line="360" w:lineRule="auto"/>
      </w:pPr>
    </w:p>
    <w:p w14:paraId="715AC17E" w14:textId="0B2E2C68" w:rsidR="003530E7" w:rsidRDefault="003530E7" w:rsidP="007B2028">
      <w:pPr>
        <w:spacing w:line="360" w:lineRule="auto"/>
      </w:pPr>
    </w:p>
    <w:p w14:paraId="056A5B4A" w14:textId="6E664180" w:rsidR="003530E7" w:rsidRDefault="003530E7" w:rsidP="007B2028">
      <w:pPr>
        <w:spacing w:line="360" w:lineRule="auto"/>
      </w:pPr>
    </w:p>
    <w:p w14:paraId="63EBBE10" w14:textId="6C4E3B1A" w:rsidR="003530E7" w:rsidRDefault="003530E7" w:rsidP="007B2028">
      <w:pPr>
        <w:spacing w:line="360" w:lineRule="auto"/>
      </w:pPr>
    </w:p>
    <w:p w14:paraId="0E4E0C33" w14:textId="6DD21077" w:rsidR="003530E7" w:rsidRDefault="003530E7" w:rsidP="007B2028">
      <w:pPr>
        <w:spacing w:line="360" w:lineRule="auto"/>
      </w:pPr>
    </w:p>
    <w:p w14:paraId="2ECEA85C" w14:textId="77777777" w:rsidR="008341B9" w:rsidRDefault="008341B9" w:rsidP="007B2028">
      <w:pPr>
        <w:spacing w:line="360" w:lineRule="auto"/>
      </w:pPr>
    </w:p>
    <w:p w14:paraId="0D0DE3A5" w14:textId="5BEA798C" w:rsidR="00EA73C8" w:rsidRDefault="003E23CE" w:rsidP="007B2028">
      <w:pPr>
        <w:pStyle w:val="Heading2"/>
        <w:spacing w:line="360" w:lineRule="auto"/>
        <w:rPr>
          <w:b/>
          <w:bCs/>
        </w:rPr>
      </w:pPr>
      <w:bookmarkStart w:id="9" w:name="_Toc121816774"/>
      <w:r w:rsidRPr="003E23CE">
        <w:rPr>
          <w:b/>
          <w:bCs/>
        </w:rPr>
        <w:lastRenderedPageBreak/>
        <w:t>Kerangka Pemikiran</w:t>
      </w:r>
      <w:bookmarkEnd w:id="9"/>
    </w:p>
    <w:p w14:paraId="4BD1A4D8" w14:textId="77777777" w:rsidR="003530E7" w:rsidRDefault="003530E7" w:rsidP="003530E7">
      <w:pPr>
        <w:pStyle w:val="ListParagraph"/>
        <w:ind w:left="792"/>
        <w:rPr>
          <w:rFonts w:cs="Times New Roman"/>
          <w:b/>
          <w:bCs/>
          <w:szCs w:val="24"/>
        </w:rPr>
      </w:pPr>
    </w:p>
    <w:p w14:paraId="44ADD4A0" w14:textId="77777777" w:rsidR="003530E7" w:rsidRDefault="003530E7"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4320" behindDoc="0" locked="0" layoutInCell="1" allowOverlap="1" wp14:anchorId="2749CE64" wp14:editId="557F95B0">
                <wp:simplePos x="0" y="0"/>
                <wp:positionH relativeFrom="column">
                  <wp:posOffset>455457</wp:posOffset>
                </wp:positionH>
                <wp:positionV relativeFrom="paragraph">
                  <wp:posOffset>14605</wp:posOffset>
                </wp:positionV>
                <wp:extent cx="3104707" cy="308344"/>
                <wp:effectExtent l="0" t="0" r="19685" b="15875"/>
                <wp:wrapNone/>
                <wp:docPr id="12" name="Rectangle 12"/>
                <wp:cNvGraphicFramePr/>
                <a:graphic xmlns:a="http://schemas.openxmlformats.org/drawingml/2006/main">
                  <a:graphicData uri="http://schemas.microsoft.com/office/word/2010/wordprocessingShape">
                    <wps:wsp>
                      <wps:cNvSpPr/>
                      <wps:spPr>
                        <a:xfrm>
                          <a:off x="0" y="0"/>
                          <a:ext cx="3104707" cy="308344"/>
                        </a:xfrm>
                        <a:prstGeom prst="rect">
                          <a:avLst/>
                        </a:prstGeom>
                      </wps:spPr>
                      <wps:style>
                        <a:lnRef idx="2">
                          <a:schemeClr val="dk1"/>
                        </a:lnRef>
                        <a:fillRef idx="1">
                          <a:schemeClr val="lt1"/>
                        </a:fillRef>
                        <a:effectRef idx="0">
                          <a:schemeClr val="dk1"/>
                        </a:effectRef>
                        <a:fontRef idx="minor">
                          <a:schemeClr val="dk1"/>
                        </a:fontRef>
                      </wps:style>
                      <wps:txbx>
                        <w:txbxContent>
                          <w:p w14:paraId="0A93DB7A" w14:textId="77777777" w:rsidR="008A2AFF" w:rsidRPr="00192102" w:rsidRDefault="008A2AFF" w:rsidP="003530E7">
                            <w:pPr>
                              <w:jc w:val="center"/>
                              <w:rPr>
                                <w:rFonts w:cs="Times New Roman"/>
                                <w:b/>
                                <w:bCs/>
                                <w:szCs w:val="24"/>
                              </w:rPr>
                            </w:pPr>
                            <w:r w:rsidRPr="00192102">
                              <w:rPr>
                                <w:rFonts w:cs="Times New Roman"/>
                                <w:b/>
                                <w:bCs/>
                                <w:szCs w:val="24"/>
                              </w:rP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49CE64" id="Rectangle 12" o:spid="_x0000_s1026" style="position:absolute;left:0;text-align:left;margin-left:35.85pt;margin-top:1.15pt;width:244.45pt;height:24.3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" fillcolor="white [3201]" strokecolor="black [3200]" strokeweight="1pt">
                <v:textbox>
                  <w:txbxContent>
                    <w:p w14:paraId="0A93DB7A" w14:textId="77777777" w:rsidR="008A2AFF" w:rsidRPr="00192102" w:rsidRDefault="008A2AFF" w:rsidP="003530E7">
                      <w:pPr>
                        <w:jc w:val="center"/>
                        <w:rPr>
                          <w:rFonts w:cs="Times New Roman"/>
                          <w:b/>
                          <w:bCs/>
                          <w:szCs w:val="24"/>
                        </w:rPr>
                      </w:pPr>
                      <w:r w:rsidRPr="00192102">
                        <w:rPr>
                          <w:rFonts w:cs="Times New Roman"/>
                          <w:b/>
                          <w:bCs/>
                          <w:szCs w:val="24"/>
                        </w:rPr>
                        <w:t>LITERATUR</w:t>
                      </w:r>
                    </w:p>
                  </w:txbxContent>
                </v:textbox>
              </v:rect>
            </w:pict>
          </mc:Fallback>
        </mc:AlternateContent>
      </w:r>
    </w:p>
    <w:p w14:paraId="5BC2D604" w14:textId="77777777" w:rsidR="003530E7" w:rsidRDefault="003530E7"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6368" behindDoc="0" locked="0" layoutInCell="1" allowOverlap="1" wp14:anchorId="1A9E6618" wp14:editId="49BF6270">
                <wp:simplePos x="0" y="0"/>
                <wp:positionH relativeFrom="column">
                  <wp:posOffset>454985</wp:posOffset>
                </wp:positionH>
                <wp:positionV relativeFrom="paragraph">
                  <wp:posOffset>99577</wp:posOffset>
                </wp:positionV>
                <wp:extent cx="3104707" cy="563526"/>
                <wp:effectExtent l="0" t="0" r="19685" b="27305"/>
                <wp:wrapNone/>
                <wp:docPr id="13" name="Rectangle 13"/>
                <wp:cNvGraphicFramePr/>
                <a:graphic xmlns:a="http://schemas.openxmlformats.org/drawingml/2006/main">
                  <a:graphicData uri="http://schemas.microsoft.com/office/word/2010/wordprocessingShape">
                    <wps:wsp>
                      <wps:cNvSpPr/>
                      <wps:spPr>
                        <a:xfrm>
                          <a:off x="0" y="0"/>
                          <a:ext cx="3104707" cy="563526"/>
                        </a:xfrm>
                        <a:prstGeom prst="rect">
                          <a:avLst/>
                        </a:prstGeom>
                      </wps:spPr>
                      <wps:style>
                        <a:lnRef idx="2">
                          <a:schemeClr val="dk1"/>
                        </a:lnRef>
                        <a:fillRef idx="1">
                          <a:schemeClr val="lt1"/>
                        </a:fillRef>
                        <a:effectRef idx="0">
                          <a:schemeClr val="dk1"/>
                        </a:effectRef>
                        <a:fontRef idx="minor">
                          <a:schemeClr val="dk1"/>
                        </a:fontRef>
                      </wps:style>
                      <wps:txbx>
                        <w:txbxContent>
                          <w:p w14:paraId="65579163" w14:textId="77777777" w:rsidR="008A2AFF" w:rsidRPr="00192102" w:rsidRDefault="008A2AFF" w:rsidP="003530E7">
                            <w:pPr>
                              <w:jc w:val="center"/>
                              <w:rPr>
                                <w:rFonts w:cs="Times New Roman"/>
                                <w:szCs w:val="24"/>
                              </w:rPr>
                            </w:pPr>
                            <w:r w:rsidRPr="00192102">
                              <w:rPr>
                                <w:rFonts w:cs="Times New Roman"/>
                                <w:szCs w:val="24"/>
                              </w:rPr>
                              <w:t>Didapat melalui observasi langsung, wawancara, jurnal dan e- bo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A9E6618" id="Rectangle 13" o:spid="_x0000_s1027" style="position:absolute;left:0;text-align:left;margin-left:35.85pt;margin-top:7.85pt;width:244.45pt;height:44.3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" fillcolor="white [3201]" strokecolor="black [3200]" strokeweight="1pt">
                <v:textbox>
                  <w:txbxContent>
                    <w:p w14:paraId="65579163" w14:textId="77777777" w:rsidR="008A2AFF" w:rsidRPr="00192102" w:rsidRDefault="008A2AFF" w:rsidP="003530E7">
                      <w:pPr>
                        <w:jc w:val="center"/>
                        <w:rPr>
                          <w:rFonts w:cs="Times New Roman"/>
                          <w:szCs w:val="24"/>
                        </w:rPr>
                      </w:pPr>
                      <w:r w:rsidRPr="00192102">
                        <w:rPr>
                          <w:rFonts w:cs="Times New Roman"/>
                          <w:szCs w:val="24"/>
                        </w:rPr>
                        <w:t>Didapat melalui observasi langsung, wawancara, jurnal dan e- book</w:t>
                      </w:r>
                    </w:p>
                  </w:txbxContent>
                </v:textbox>
              </v:rect>
            </w:pict>
          </mc:Fallback>
        </mc:AlternateContent>
      </w:r>
    </w:p>
    <w:p w14:paraId="5C9933C3" w14:textId="77777777" w:rsidR="003530E7" w:rsidRDefault="003530E7" w:rsidP="003530E7">
      <w:pPr>
        <w:pStyle w:val="ListParagraph"/>
        <w:ind w:left="792"/>
        <w:rPr>
          <w:rFonts w:cs="Times New Roman"/>
          <w:b/>
          <w:bCs/>
          <w:szCs w:val="24"/>
        </w:rPr>
      </w:pPr>
    </w:p>
    <w:p w14:paraId="7C63B7A6" w14:textId="77777777" w:rsidR="003530E7" w:rsidRDefault="003530E7" w:rsidP="003530E7">
      <w:pPr>
        <w:pStyle w:val="ListParagraph"/>
        <w:ind w:left="792"/>
        <w:rPr>
          <w:rFonts w:cs="Times New Roman"/>
          <w:b/>
          <w:bCs/>
          <w:szCs w:val="24"/>
        </w:rPr>
      </w:pPr>
    </w:p>
    <w:p w14:paraId="18894628" w14:textId="77777777" w:rsidR="003530E7" w:rsidRDefault="003530E7" w:rsidP="003530E7">
      <w:pPr>
        <w:pStyle w:val="ListParagraph"/>
        <w:ind w:left="792"/>
        <w:rPr>
          <w:rFonts w:cs="Times New Roman"/>
          <w:b/>
          <w:bCs/>
          <w:szCs w:val="24"/>
        </w:rPr>
      </w:pPr>
    </w:p>
    <w:p w14:paraId="655520E7" w14:textId="77777777" w:rsidR="003530E7" w:rsidRDefault="003530E7" w:rsidP="003530E7">
      <w:pPr>
        <w:pStyle w:val="ListParagraph"/>
        <w:ind w:left="792"/>
        <w:rPr>
          <w:rFonts w:cs="Times New Roman"/>
          <w:b/>
          <w:bCs/>
          <w:szCs w:val="24"/>
        </w:rPr>
      </w:pPr>
    </w:p>
    <w:p w14:paraId="0DDC3CDA" w14:textId="78DF370F" w:rsidR="003530E7" w:rsidRDefault="003530E7"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7392" behindDoc="0" locked="0" layoutInCell="1" allowOverlap="1" wp14:anchorId="4E30339C" wp14:editId="50DB0076">
                <wp:simplePos x="0" y="0"/>
                <wp:positionH relativeFrom="column">
                  <wp:posOffset>445770</wp:posOffset>
                </wp:positionH>
                <wp:positionV relativeFrom="paragraph">
                  <wp:posOffset>68580</wp:posOffset>
                </wp:positionV>
                <wp:extent cx="3104707" cy="308344"/>
                <wp:effectExtent l="0" t="0" r="19685" b="15875"/>
                <wp:wrapNone/>
                <wp:docPr id="14" name="Rectangle 14"/>
                <wp:cNvGraphicFramePr/>
                <a:graphic xmlns:a="http://schemas.openxmlformats.org/drawingml/2006/main">
                  <a:graphicData uri="http://schemas.microsoft.com/office/word/2010/wordprocessingShape">
                    <wps:wsp>
                      <wps:cNvSpPr/>
                      <wps:spPr>
                        <a:xfrm>
                          <a:off x="0" y="0"/>
                          <a:ext cx="3104707" cy="308344"/>
                        </a:xfrm>
                        <a:prstGeom prst="rect">
                          <a:avLst/>
                        </a:prstGeom>
                      </wps:spPr>
                      <wps:style>
                        <a:lnRef idx="2">
                          <a:schemeClr val="dk1"/>
                        </a:lnRef>
                        <a:fillRef idx="1">
                          <a:schemeClr val="lt1"/>
                        </a:fillRef>
                        <a:effectRef idx="0">
                          <a:schemeClr val="dk1"/>
                        </a:effectRef>
                        <a:fontRef idx="minor">
                          <a:schemeClr val="dk1"/>
                        </a:fontRef>
                      </wps:style>
                      <wps:txbx>
                        <w:txbxContent>
                          <w:p w14:paraId="6B717A66" w14:textId="77777777" w:rsidR="008A2AFF" w:rsidRPr="00192102" w:rsidRDefault="008A2AFF" w:rsidP="003530E7">
                            <w:pPr>
                              <w:jc w:val="center"/>
                              <w:rPr>
                                <w:rFonts w:cs="Times New Roman"/>
                                <w:b/>
                                <w:bCs/>
                                <w:szCs w:val="24"/>
                              </w:rPr>
                            </w:pPr>
                            <w:r w:rsidRPr="00192102">
                              <w:rPr>
                                <w:rFonts w:cs="Times New Roman"/>
                                <w:b/>
                                <w:bCs/>
                                <w:szCs w:val="24"/>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30339C" id="Rectangle 14" o:spid="_x0000_s1028" style="position:absolute;left:0;text-align:left;margin-left:35.1pt;margin-top:5.4pt;width:244.45pt;height:24.3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" fillcolor="white [3201]" strokecolor="black [3200]" strokeweight="1pt">
                <v:textbox>
                  <w:txbxContent>
                    <w:p w14:paraId="6B717A66" w14:textId="77777777" w:rsidR="008A2AFF" w:rsidRPr="00192102" w:rsidRDefault="008A2AFF" w:rsidP="003530E7">
                      <w:pPr>
                        <w:jc w:val="center"/>
                        <w:rPr>
                          <w:rFonts w:cs="Times New Roman"/>
                          <w:b/>
                          <w:bCs/>
                          <w:szCs w:val="24"/>
                        </w:rPr>
                      </w:pPr>
                      <w:r w:rsidRPr="00192102">
                        <w:rPr>
                          <w:rFonts w:cs="Times New Roman"/>
                          <w:b/>
                          <w:bCs/>
                          <w:szCs w:val="24"/>
                        </w:rPr>
                        <w:t>PROBLEM</w:t>
                      </w:r>
                    </w:p>
                  </w:txbxContent>
                </v:textbox>
              </v:rect>
            </w:pict>
          </mc:Fallback>
        </mc:AlternateContent>
      </w:r>
    </w:p>
    <w:p w14:paraId="55171F22" w14:textId="46BCD0D0" w:rsidR="003530E7" w:rsidRDefault="003530E7"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8416" behindDoc="0" locked="0" layoutInCell="1" allowOverlap="1" wp14:anchorId="5F6184E1" wp14:editId="20A4D93E">
                <wp:simplePos x="0" y="0"/>
                <wp:positionH relativeFrom="column">
                  <wp:posOffset>445135</wp:posOffset>
                </wp:positionH>
                <wp:positionV relativeFrom="paragraph">
                  <wp:posOffset>181610</wp:posOffset>
                </wp:positionV>
                <wp:extent cx="3104515" cy="563245"/>
                <wp:effectExtent l="0" t="0" r="19685" b="27305"/>
                <wp:wrapNone/>
                <wp:docPr id="15" name="Rectangle 15"/>
                <wp:cNvGraphicFramePr/>
                <a:graphic xmlns:a="http://schemas.openxmlformats.org/drawingml/2006/main">
                  <a:graphicData uri="http://schemas.microsoft.com/office/word/2010/wordprocessingShape">
                    <wps:wsp>
                      <wps:cNvSpPr/>
                      <wps:spPr>
                        <a:xfrm>
                          <a:off x="0" y="0"/>
                          <a:ext cx="3104515" cy="563245"/>
                        </a:xfrm>
                        <a:prstGeom prst="rect">
                          <a:avLst/>
                        </a:prstGeom>
                      </wps:spPr>
                      <wps:style>
                        <a:lnRef idx="2">
                          <a:schemeClr val="dk1"/>
                        </a:lnRef>
                        <a:fillRef idx="1">
                          <a:schemeClr val="lt1"/>
                        </a:fillRef>
                        <a:effectRef idx="0">
                          <a:schemeClr val="dk1"/>
                        </a:effectRef>
                        <a:fontRef idx="minor">
                          <a:schemeClr val="dk1"/>
                        </a:fontRef>
                      </wps:style>
                      <wps:txbx>
                        <w:txbxContent>
                          <w:p w14:paraId="7B71896C" w14:textId="77777777" w:rsidR="008A2AFF" w:rsidRPr="00192102" w:rsidRDefault="008A2AFF" w:rsidP="003530E7">
                            <w:pPr>
                              <w:jc w:val="center"/>
                              <w:rPr>
                                <w:rFonts w:cs="Times New Roman"/>
                                <w:szCs w:val="24"/>
                              </w:rPr>
                            </w:pPr>
                            <w:r w:rsidRPr="00192102">
                              <w:rPr>
                                <w:rFonts w:cs="Times New Roman"/>
                                <w:szCs w:val="24"/>
                              </w:rPr>
                              <w:t>Sistem monitoring belum terdigitalisasi dan masih secara man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F6184E1" id="Rectangle 15" o:spid="_x0000_s1029" style="position:absolute;left:0;text-align:left;margin-left:35.05pt;margin-top:14.3pt;width:244.45pt;height:44.3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" fillcolor="white [3201]" strokecolor="black [3200]" strokeweight="1pt">
                <v:textbox>
                  <w:txbxContent>
                    <w:p w14:paraId="7B71896C" w14:textId="77777777" w:rsidR="008A2AFF" w:rsidRPr="00192102" w:rsidRDefault="008A2AFF" w:rsidP="003530E7">
                      <w:pPr>
                        <w:jc w:val="center"/>
                        <w:rPr>
                          <w:rFonts w:cs="Times New Roman"/>
                          <w:szCs w:val="24"/>
                        </w:rPr>
                      </w:pPr>
                      <w:r w:rsidRPr="00192102">
                        <w:rPr>
                          <w:rFonts w:cs="Times New Roman"/>
                          <w:szCs w:val="24"/>
                        </w:rPr>
                        <w:t>Sistem monitoring belum terdigitalisasi dan masih secara manual</w:t>
                      </w:r>
                    </w:p>
                  </w:txbxContent>
                </v:textbox>
              </v:rect>
            </w:pict>
          </mc:Fallback>
        </mc:AlternateContent>
      </w:r>
    </w:p>
    <w:p w14:paraId="73122E12" w14:textId="65FD6FF4" w:rsidR="003530E7" w:rsidRDefault="003530E7" w:rsidP="003530E7">
      <w:pPr>
        <w:pStyle w:val="ListParagraph"/>
        <w:ind w:left="792"/>
        <w:rPr>
          <w:rFonts w:cs="Times New Roman"/>
          <w:b/>
          <w:bCs/>
          <w:szCs w:val="24"/>
        </w:rPr>
      </w:pPr>
    </w:p>
    <w:p w14:paraId="1B7E56C3" w14:textId="32D7F55A" w:rsidR="003530E7" w:rsidRDefault="003530E7" w:rsidP="003530E7">
      <w:pPr>
        <w:pStyle w:val="ListParagraph"/>
        <w:ind w:left="792"/>
        <w:rPr>
          <w:rFonts w:cs="Times New Roman"/>
          <w:b/>
          <w:bCs/>
          <w:szCs w:val="24"/>
        </w:rPr>
      </w:pPr>
    </w:p>
    <w:p w14:paraId="58D331CF" w14:textId="77777777" w:rsidR="003530E7" w:rsidRPr="00192102" w:rsidRDefault="003530E7" w:rsidP="003530E7">
      <w:pPr>
        <w:rPr>
          <w:rFonts w:cs="Times New Roman"/>
          <w:b/>
          <w:bCs/>
          <w:szCs w:val="24"/>
        </w:rPr>
      </w:pPr>
    </w:p>
    <w:p w14:paraId="392AAA2A" w14:textId="265C1782" w:rsidR="003530E7" w:rsidRDefault="003530E7"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2272" behindDoc="0" locked="0" layoutInCell="1" allowOverlap="1" wp14:anchorId="45ABED01" wp14:editId="22A765F1">
                <wp:simplePos x="0" y="0"/>
                <wp:positionH relativeFrom="column">
                  <wp:posOffset>455295</wp:posOffset>
                </wp:positionH>
                <wp:positionV relativeFrom="paragraph">
                  <wp:posOffset>124460</wp:posOffset>
                </wp:positionV>
                <wp:extent cx="3104707" cy="308344"/>
                <wp:effectExtent l="0" t="0" r="19685" b="15875"/>
                <wp:wrapNone/>
                <wp:docPr id="6" name="Rectangle 6"/>
                <wp:cNvGraphicFramePr/>
                <a:graphic xmlns:a="http://schemas.openxmlformats.org/drawingml/2006/main">
                  <a:graphicData uri="http://schemas.microsoft.com/office/word/2010/wordprocessingShape">
                    <wps:wsp>
                      <wps:cNvSpPr/>
                      <wps:spPr>
                        <a:xfrm>
                          <a:off x="0" y="0"/>
                          <a:ext cx="3104707" cy="308344"/>
                        </a:xfrm>
                        <a:prstGeom prst="rect">
                          <a:avLst/>
                        </a:prstGeom>
                      </wps:spPr>
                      <wps:style>
                        <a:lnRef idx="2">
                          <a:schemeClr val="dk1"/>
                        </a:lnRef>
                        <a:fillRef idx="1">
                          <a:schemeClr val="lt1"/>
                        </a:fillRef>
                        <a:effectRef idx="0">
                          <a:schemeClr val="dk1"/>
                        </a:effectRef>
                        <a:fontRef idx="minor">
                          <a:schemeClr val="dk1"/>
                        </a:fontRef>
                      </wps:style>
                      <wps:txbx>
                        <w:txbxContent>
                          <w:p w14:paraId="4DB1E381" w14:textId="77777777" w:rsidR="008A2AFF" w:rsidRPr="00192102" w:rsidRDefault="008A2AFF" w:rsidP="003530E7">
                            <w:pPr>
                              <w:jc w:val="center"/>
                              <w:rPr>
                                <w:rFonts w:cs="Times New Roman"/>
                                <w:b/>
                                <w:bCs/>
                                <w:szCs w:val="24"/>
                              </w:rPr>
                            </w:pPr>
                            <w:r w:rsidRPr="00192102">
                              <w:rPr>
                                <w:rFonts w:cs="Times New Roman"/>
                                <w:b/>
                                <w:bCs/>
                                <w:szCs w:val="24"/>
                              </w:rPr>
                              <w:t>APPROA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ABED01" id="Rectangle 6" o:spid="_x0000_s1030" style="position:absolute;left:0;text-align:left;margin-left:35.85pt;margin-top:9.8pt;width:244.45pt;height:24.3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" fillcolor="white [3201]" strokecolor="black [3200]" strokeweight="1pt">
                <v:textbox>
                  <w:txbxContent>
                    <w:p w14:paraId="4DB1E381" w14:textId="77777777" w:rsidR="008A2AFF" w:rsidRPr="00192102" w:rsidRDefault="008A2AFF" w:rsidP="003530E7">
                      <w:pPr>
                        <w:jc w:val="center"/>
                        <w:rPr>
                          <w:rFonts w:cs="Times New Roman"/>
                          <w:b/>
                          <w:bCs/>
                          <w:szCs w:val="24"/>
                        </w:rPr>
                      </w:pPr>
                      <w:r w:rsidRPr="00192102">
                        <w:rPr>
                          <w:rFonts w:cs="Times New Roman"/>
                          <w:b/>
                          <w:bCs/>
                          <w:szCs w:val="24"/>
                        </w:rPr>
                        <w:t>APPROACH</w:t>
                      </w:r>
                    </w:p>
                  </w:txbxContent>
                </v:textbox>
              </v:rect>
            </w:pict>
          </mc:Fallback>
        </mc:AlternateContent>
      </w:r>
    </w:p>
    <w:p w14:paraId="34CEF08A" w14:textId="14D9B4BB" w:rsidR="003530E7" w:rsidRDefault="003530E7" w:rsidP="003530E7">
      <w:pPr>
        <w:pStyle w:val="ListParagraph"/>
        <w:ind w:left="792"/>
        <w:rPr>
          <w:rFonts w:cs="Times New Roman"/>
          <w:b/>
          <w:bCs/>
          <w:szCs w:val="24"/>
        </w:rPr>
      </w:pPr>
    </w:p>
    <w:p w14:paraId="01EEAB77" w14:textId="7EF7317D" w:rsidR="003530E7" w:rsidRDefault="002E44FF"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5344" behindDoc="0" locked="0" layoutInCell="1" allowOverlap="1" wp14:anchorId="4F344F0C" wp14:editId="669F0429">
                <wp:simplePos x="0" y="0"/>
                <wp:positionH relativeFrom="column">
                  <wp:posOffset>454660</wp:posOffset>
                </wp:positionH>
                <wp:positionV relativeFrom="paragraph">
                  <wp:posOffset>10160</wp:posOffset>
                </wp:positionV>
                <wp:extent cx="3104515" cy="563245"/>
                <wp:effectExtent l="0" t="0" r="19685" b="27305"/>
                <wp:wrapNone/>
                <wp:docPr id="7" name="Rectangle 7"/>
                <wp:cNvGraphicFramePr/>
                <a:graphic xmlns:a="http://schemas.openxmlformats.org/drawingml/2006/main">
                  <a:graphicData uri="http://schemas.microsoft.com/office/word/2010/wordprocessingShape">
                    <wps:wsp>
                      <wps:cNvSpPr/>
                      <wps:spPr>
                        <a:xfrm>
                          <a:off x="0" y="0"/>
                          <a:ext cx="3104515" cy="563245"/>
                        </a:xfrm>
                        <a:prstGeom prst="rect">
                          <a:avLst/>
                        </a:prstGeom>
                      </wps:spPr>
                      <wps:style>
                        <a:lnRef idx="2">
                          <a:schemeClr val="dk1"/>
                        </a:lnRef>
                        <a:fillRef idx="1">
                          <a:schemeClr val="lt1"/>
                        </a:fillRef>
                        <a:effectRef idx="0">
                          <a:schemeClr val="dk1"/>
                        </a:effectRef>
                        <a:fontRef idx="minor">
                          <a:schemeClr val="dk1"/>
                        </a:fontRef>
                      </wps:style>
                      <wps:txbx>
                        <w:txbxContent>
                          <w:p w14:paraId="3C719BAA" w14:textId="77777777" w:rsidR="008A2AFF" w:rsidRPr="00192102" w:rsidRDefault="008A2AFF" w:rsidP="003530E7">
                            <w:pPr>
                              <w:jc w:val="center"/>
                              <w:rPr>
                                <w:rFonts w:cs="Times New Roman"/>
                                <w:szCs w:val="24"/>
                              </w:rPr>
                            </w:pPr>
                            <w:r>
                              <w:rPr>
                                <w:rFonts w:cs="Times New Roman"/>
                                <w:szCs w:val="24"/>
                              </w:rPr>
                              <w:t>Framework Lara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344F0C" id="Rectangle 7" o:spid="_x0000_s1031" style="position:absolute;left:0;text-align:left;margin-left:35.8pt;margin-top:.8pt;width:244.45pt;height:44.3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" fillcolor="white [3201]" strokecolor="black [3200]" strokeweight="1pt">
                <v:textbox>
                  <w:txbxContent>
                    <w:p w14:paraId="3C719BAA" w14:textId="77777777" w:rsidR="008A2AFF" w:rsidRPr="00192102" w:rsidRDefault="008A2AFF" w:rsidP="003530E7">
                      <w:pPr>
                        <w:jc w:val="center"/>
                        <w:rPr>
                          <w:rFonts w:cs="Times New Roman"/>
                          <w:szCs w:val="24"/>
                        </w:rPr>
                      </w:pPr>
                      <w:r>
                        <w:rPr>
                          <w:rFonts w:cs="Times New Roman"/>
                          <w:szCs w:val="24"/>
                        </w:rPr>
                        <w:t>Framework Laravel</w:t>
                      </w:r>
                    </w:p>
                  </w:txbxContent>
                </v:textbox>
              </v:rect>
            </w:pict>
          </mc:Fallback>
        </mc:AlternateContent>
      </w:r>
    </w:p>
    <w:p w14:paraId="3C3492BA" w14:textId="57716122" w:rsidR="003530E7" w:rsidRDefault="003530E7" w:rsidP="003530E7">
      <w:pPr>
        <w:pStyle w:val="ListParagraph"/>
        <w:ind w:left="792"/>
        <w:rPr>
          <w:rFonts w:cs="Times New Roman"/>
          <w:b/>
          <w:bCs/>
          <w:szCs w:val="24"/>
        </w:rPr>
      </w:pPr>
    </w:p>
    <w:p w14:paraId="47EDC0A4" w14:textId="03B07B97" w:rsidR="003530E7" w:rsidRDefault="003530E7" w:rsidP="003530E7">
      <w:pPr>
        <w:pStyle w:val="ListParagraph"/>
        <w:ind w:left="792"/>
        <w:rPr>
          <w:rFonts w:cs="Times New Roman"/>
          <w:b/>
          <w:bCs/>
          <w:szCs w:val="24"/>
        </w:rPr>
      </w:pPr>
    </w:p>
    <w:p w14:paraId="0704209C" w14:textId="77777777" w:rsidR="003530E7" w:rsidRDefault="003530E7" w:rsidP="003530E7">
      <w:pPr>
        <w:pStyle w:val="ListParagraph"/>
        <w:ind w:left="792"/>
        <w:rPr>
          <w:rFonts w:cs="Times New Roman"/>
          <w:b/>
          <w:bCs/>
          <w:szCs w:val="24"/>
        </w:rPr>
      </w:pPr>
    </w:p>
    <w:p w14:paraId="4463A9A8" w14:textId="77777777" w:rsidR="003530E7" w:rsidRDefault="003530E7" w:rsidP="003530E7">
      <w:pPr>
        <w:pStyle w:val="ListParagraph"/>
        <w:ind w:left="792"/>
        <w:rPr>
          <w:rFonts w:cs="Times New Roman"/>
          <w:b/>
          <w:bCs/>
          <w:szCs w:val="24"/>
        </w:rPr>
      </w:pPr>
    </w:p>
    <w:p w14:paraId="3E707995" w14:textId="1C49112E" w:rsidR="003530E7" w:rsidRDefault="002E44FF"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699200" behindDoc="0" locked="0" layoutInCell="1" allowOverlap="1" wp14:anchorId="5E38AB20" wp14:editId="0F450602">
                <wp:simplePos x="0" y="0"/>
                <wp:positionH relativeFrom="column">
                  <wp:posOffset>436245</wp:posOffset>
                </wp:positionH>
                <wp:positionV relativeFrom="paragraph">
                  <wp:posOffset>38735</wp:posOffset>
                </wp:positionV>
                <wp:extent cx="3104515" cy="307975"/>
                <wp:effectExtent l="0" t="0" r="19685" b="15875"/>
                <wp:wrapNone/>
                <wp:docPr id="8" name="Rectangle 8"/>
                <wp:cNvGraphicFramePr/>
                <a:graphic xmlns:a="http://schemas.openxmlformats.org/drawingml/2006/main">
                  <a:graphicData uri="http://schemas.microsoft.com/office/word/2010/wordprocessingShape">
                    <wps:wsp>
                      <wps:cNvSpPr/>
                      <wps:spPr>
                        <a:xfrm>
                          <a:off x="0" y="0"/>
                          <a:ext cx="310451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6D6D8D64" w14:textId="77777777" w:rsidR="008A2AFF" w:rsidRPr="00192102" w:rsidRDefault="008A2AFF" w:rsidP="003530E7">
                            <w:pPr>
                              <w:jc w:val="center"/>
                              <w:rPr>
                                <w:rFonts w:cs="Times New Roman"/>
                                <w:b/>
                                <w:bCs/>
                                <w:szCs w:val="24"/>
                              </w:rPr>
                            </w:pPr>
                            <w:r w:rsidRPr="00192102">
                              <w:rPr>
                                <w:rFonts w:cs="Times New Roman"/>
                                <w:b/>
                                <w:bCs/>
                                <w:szCs w:val="24"/>
                              </w:rPr>
                              <w:t>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38AB20" id="Rectangle 8" o:spid="_x0000_s1032" style="position:absolute;left:0;text-align:left;margin-left:34.35pt;margin-top:3.05pt;width:244.45pt;height:24.2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" fillcolor="white [3201]" strokecolor="black [3200]" strokeweight="1pt">
                <v:textbox>
                  <w:txbxContent>
                    <w:p w14:paraId="6D6D8D64" w14:textId="77777777" w:rsidR="008A2AFF" w:rsidRPr="00192102" w:rsidRDefault="008A2AFF" w:rsidP="003530E7">
                      <w:pPr>
                        <w:jc w:val="center"/>
                        <w:rPr>
                          <w:rFonts w:cs="Times New Roman"/>
                          <w:b/>
                          <w:bCs/>
                          <w:szCs w:val="24"/>
                        </w:rPr>
                      </w:pPr>
                      <w:r w:rsidRPr="00192102">
                        <w:rPr>
                          <w:rFonts w:cs="Times New Roman"/>
                          <w:b/>
                          <w:bCs/>
                          <w:szCs w:val="24"/>
                        </w:rPr>
                        <w:t>SOLUTION</w:t>
                      </w:r>
                    </w:p>
                  </w:txbxContent>
                </v:textbox>
              </v:rect>
            </w:pict>
          </mc:Fallback>
        </mc:AlternateContent>
      </w:r>
    </w:p>
    <w:p w14:paraId="7BF52403" w14:textId="41ADAB3E" w:rsidR="003530E7" w:rsidRDefault="002E44FF"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0224" behindDoc="0" locked="0" layoutInCell="1" allowOverlap="1" wp14:anchorId="76C283E1" wp14:editId="12290830">
                <wp:simplePos x="0" y="0"/>
                <wp:positionH relativeFrom="column">
                  <wp:posOffset>433070</wp:posOffset>
                </wp:positionH>
                <wp:positionV relativeFrom="paragraph">
                  <wp:posOffset>146050</wp:posOffset>
                </wp:positionV>
                <wp:extent cx="3104515" cy="786765"/>
                <wp:effectExtent l="0" t="0" r="19685" b="13335"/>
                <wp:wrapNone/>
                <wp:docPr id="9" name="Rectangle 9"/>
                <wp:cNvGraphicFramePr/>
                <a:graphic xmlns:a="http://schemas.openxmlformats.org/drawingml/2006/main">
                  <a:graphicData uri="http://schemas.microsoft.com/office/word/2010/wordprocessingShape">
                    <wps:wsp>
                      <wps:cNvSpPr/>
                      <wps:spPr>
                        <a:xfrm>
                          <a:off x="0" y="0"/>
                          <a:ext cx="3104515" cy="786765"/>
                        </a:xfrm>
                        <a:prstGeom prst="rect">
                          <a:avLst/>
                        </a:prstGeom>
                      </wps:spPr>
                      <wps:style>
                        <a:lnRef idx="2">
                          <a:schemeClr val="dk1"/>
                        </a:lnRef>
                        <a:fillRef idx="1">
                          <a:schemeClr val="lt1"/>
                        </a:fillRef>
                        <a:effectRef idx="0">
                          <a:schemeClr val="dk1"/>
                        </a:effectRef>
                        <a:fontRef idx="minor">
                          <a:schemeClr val="dk1"/>
                        </a:fontRef>
                      </wps:style>
                      <wps:txbx>
                        <w:txbxContent>
                          <w:p w14:paraId="1ED61DDB" w14:textId="77777777" w:rsidR="008A2AFF" w:rsidRPr="00192102" w:rsidRDefault="008A2AFF" w:rsidP="003530E7">
                            <w:pPr>
                              <w:jc w:val="center"/>
                              <w:rPr>
                                <w:rFonts w:cs="Times New Roman"/>
                                <w:szCs w:val="24"/>
                              </w:rPr>
                            </w:pPr>
                            <w:r w:rsidRPr="00192102">
                              <w:rPr>
                                <w:rFonts w:cs="Times New Roman"/>
                                <w:szCs w:val="24"/>
                              </w:rPr>
                              <w:t>Membuat website antarmuka monitoring sistem dan didalam nya akan mengeluarkan output kualitas air lim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C283E1" id="Rectangle 9" o:spid="_x0000_s1033" style="position:absolute;left:0;text-align:left;margin-left:34.1pt;margin-top:11.5pt;width:244.45pt;height:61.9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" fillcolor="white [3201]" strokecolor="black [3200]" strokeweight="1pt">
                <v:textbox>
                  <w:txbxContent>
                    <w:p w14:paraId="1ED61DDB" w14:textId="77777777" w:rsidR="008A2AFF" w:rsidRPr="00192102" w:rsidRDefault="008A2AFF" w:rsidP="003530E7">
                      <w:pPr>
                        <w:jc w:val="center"/>
                        <w:rPr>
                          <w:rFonts w:cs="Times New Roman"/>
                          <w:szCs w:val="24"/>
                        </w:rPr>
                      </w:pPr>
                      <w:r w:rsidRPr="00192102">
                        <w:rPr>
                          <w:rFonts w:cs="Times New Roman"/>
                          <w:szCs w:val="24"/>
                        </w:rPr>
                        <w:t>Membuat website antarmuka monitoring sistem dan didalam nya akan mengeluarkan output kualitas air limbah</w:t>
                      </w:r>
                    </w:p>
                  </w:txbxContent>
                </v:textbox>
              </v:rect>
            </w:pict>
          </mc:Fallback>
        </mc:AlternateContent>
      </w:r>
    </w:p>
    <w:p w14:paraId="067393F5" w14:textId="65CB41F1" w:rsidR="003530E7" w:rsidRDefault="003530E7" w:rsidP="003530E7">
      <w:pPr>
        <w:pStyle w:val="ListParagraph"/>
        <w:ind w:left="792"/>
        <w:rPr>
          <w:rFonts w:cs="Times New Roman"/>
          <w:b/>
          <w:bCs/>
          <w:szCs w:val="24"/>
        </w:rPr>
      </w:pPr>
    </w:p>
    <w:p w14:paraId="1AFFE410" w14:textId="57C62AB3" w:rsidR="003530E7" w:rsidRDefault="003530E7" w:rsidP="003530E7">
      <w:pPr>
        <w:pStyle w:val="ListParagraph"/>
        <w:ind w:left="792"/>
        <w:rPr>
          <w:rFonts w:cs="Times New Roman"/>
          <w:b/>
          <w:bCs/>
          <w:szCs w:val="24"/>
        </w:rPr>
      </w:pPr>
    </w:p>
    <w:p w14:paraId="65DD0D48" w14:textId="59AEB4C0" w:rsidR="003530E7" w:rsidRDefault="003530E7" w:rsidP="003530E7">
      <w:pPr>
        <w:pStyle w:val="ListParagraph"/>
        <w:ind w:left="792"/>
        <w:rPr>
          <w:rFonts w:cs="Times New Roman"/>
          <w:b/>
          <w:bCs/>
          <w:szCs w:val="24"/>
        </w:rPr>
      </w:pPr>
    </w:p>
    <w:p w14:paraId="6C536A55" w14:textId="77777777" w:rsidR="003530E7" w:rsidRDefault="003530E7" w:rsidP="003530E7">
      <w:pPr>
        <w:pStyle w:val="ListParagraph"/>
        <w:ind w:left="792"/>
        <w:rPr>
          <w:rFonts w:cs="Times New Roman"/>
          <w:b/>
          <w:bCs/>
          <w:szCs w:val="24"/>
        </w:rPr>
      </w:pPr>
    </w:p>
    <w:p w14:paraId="3E0393B7" w14:textId="2D69C69B" w:rsidR="003530E7" w:rsidRPr="003530E7" w:rsidRDefault="002E44FF" w:rsidP="003530E7">
      <w:pPr>
        <w:rPr>
          <w:rFonts w:cs="Times New Roman"/>
          <w:b/>
          <w:bCs/>
          <w:szCs w:val="24"/>
        </w:rPr>
      </w:pPr>
      <w:r>
        <w:rPr>
          <w:rFonts w:cs="Times New Roman"/>
          <w:b/>
          <w:bCs/>
          <w:noProof/>
          <w:szCs w:val="24"/>
        </w:rPr>
        <mc:AlternateContent>
          <mc:Choice Requires="wps">
            <w:drawing>
              <wp:anchor distT="0" distB="0" distL="114300" distR="114300" simplePos="0" relativeHeight="251701248" behindDoc="0" locked="0" layoutInCell="1" allowOverlap="1" wp14:anchorId="7FFFCE17" wp14:editId="6D225764">
                <wp:simplePos x="0" y="0"/>
                <wp:positionH relativeFrom="column">
                  <wp:posOffset>455295</wp:posOffset>
                </wp:positionH>
                <wp:positionV relativeFrom="paragraph">
                  <wp:posOffset>274955</wp:posOffset>
                </wp:positionV>
                <wp:extent cx="3104515" cy="307975"/>
                <wp:effectExtent l="0" t="0" r="19685" b="15875"/>
                <wp:wrapNone/>
                <wp:docPr id="11" name="Rectangle 11"/>
                <wp:cNvGraphicFramePr/>
                <a:graphic xmlns:a="http://schemas.openxmlformats.org/drawingml/2006/main">
                  <a:graphicData uri="http://schemas.microsoft.com/office/word/2010/wordprocessingShape">
                    <wps:wsp>
                      <wps:cNvSpPr/>
                      <wps:spPr>
                        <a:xfrm>
                          <a:off x="0" y="0"/>
                          <a:ext cx="3104515" cy="307975"/>
                        </a:xfrm>
                        <a:prstGeom prst="rect">
                          <a:avLst/>
                        </a:prstGeom>
                      </wps:spPr>
                      <wps:style>
                        <a:lnRef idx="2">
                          <a:schemeClr val="dk1"/>
                        </a:lnRef>
                        <a:fillRef idx="1">
                          <a:schemeClr val="lt1"/>
                        </a:fillRef>
                        <a:effectRef idx="0">
                          <a:schemeClr val="dk1"/>
                        </a:effectRef>
                        <a:fontRef idx="minor">
                          <a:schemeClr val="dk1"/>
                        </a:fontRef>
                      </wps:style>
                      <wps:txbx>
                        <w:txbxContent>
                          <w:p w14:paraId="17441D06" w14:textId="77777777" w:rsidR="008A2AFF" w:rsidRPr="00192102" w:rsidRDefault="008A2AFF" w:rsidP="003530E7">
                            <w:pPr>
                              <w:jc w:val="center"/>
                              <w:rPr>
                                <w:rFonts w:cs="Times New Roman"/>
                                <w:b/>
                                <w:bCs/>
                                <w:szCs w:val="24"/>
                              </w:rPr>
                            </w:pPr>
                            <w:r w:rsidRPr="00192102">
                              <w:rPr>
                                <w:rFonts w:cs="Times New Roman"/>
                                <w:b/>
                                <w:bCs/>
                                <w:szCs w:val="24"/>
                              </w:rPr>
                              <w:t>IMPLEMA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FFCE17" id="Rectangle 11" o:spid="_x0000_s1034" style="position:absolute;left:0;text-align:left;margin-left:35.85pt;margin-top:21.65pt;width:244.45pt;height:24.2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" fillcolor="white [3201]" strokecolor="black [3200]" strokeweight="1pt">
                <v:textbox>
                  <w:txbxContent>
                    <w:p w14:paraId="17441D06" w14:textId="77777777" w:rsidR="008A2AFF" w:rsidRPr="00192102" w:rsidRDefault="008A2AFF" w:rsidP="003530E7">
                      <w:pPr>
                        <w:jc w:val="center"/>
                        <w:rPr>
                          <w:rFonts w:cs="Times New Roman"/>
                          <w:b/>
                          <w:bCs/>
                          <w:szCs w:val="24"/>
                        </w:rPr>
                      </w:pPr>
                      <w:r w:rsidRPr="00192102">
                        <w:rPr>
                          <w:rFonts w:cs="Times New Roman"/>
                          <w:b/>
                          <w:bCs/>
                          <w:szCs w:val="24"/>
                        </w:rPr>
                        <w:t>IMPLEMANTATION</w:t>
                      </w:r>
                    </w:p>
                  </w:txbxContent>
                </v:textbox>
              </v:rect>
            </w:pict>
          </mc:Fallback>
        </mc:AlternateContent>
      </w:r>
    </w:p>
    <w:p w14:paraId="2A46963E" w14:textId="2DC9AFCB" w:rsidR="003530E7" w:rsidRDefault="003530E7" w:rsidP="003530E7">
      <w:pPr>
        <w:pStyle w:val="ListParagraph"/>
        <w:ind w:left="792"/>
        <w:rPr>
          <w:rFonts w:cs="Times New Roman"/>
          <w:b/>
          <w:bCs/>
          <w:szCs w:val="24"/>
        </w:rPr>
      </w:pPr>
    </w:p>
    <w:p w14:paraId="70FE9C4A" w14:textId="65B8A952" w:rsidR="003530E7" w:rsidRDefault="002E44FF" w:rsidP="003530E7">
      <w:pPr>
        <w:pStyle w:val="ListParagraph"/>
        <w:ind w:left="792"/>
        <w:rPr>
          <w:rFonts w:cs="Times New Roman"/>
          <w:b/>
          <w:bCs/>
          <w:szCs w:val="24"/>
        </w:rPr>
      </w:pPr>
      <w:r>
        <w:rPr>
          <w:rFonts w:cs="Times New Roman"/>
          <w:b/>
          <w:bCs/>
          <w:noProof/>
          <w:szCs w:val="24"/>
        </w:rPr>
        <mc:AlternateContent>
          <mc:Choice Requires="wps">
            <w:drawing>
              <wp:anchor distT="0" distB="0" distL="114300" distR="114300" simplePos="0" relativeHeight="251703296" behindDoc="0" locked="0" layoutInCell="1" allowOverlap="1" wp14:anchorId="6AF12A8F" wp14:editId="248BB1C4">
                <wp:simplePos x="0" y="0"/>
                <wp:positionH relativeFrom="column">
                  <wp:posOffset>452120</wp:posOffset>
                </wp:positionH>
                <wp:positionV relativeFrom="paragraph">
                  <wp:posOffset>104140</wp:posOffset>
                </wp:positionV>
                <wp:extent cx="3104515" cy="744220"/>
                <wp:effectExtent l="0" t="0" r="19685" b="17780"/>
                <wp:wrapNone/>
                <wp:docPr id="22" name="Rectangle 22"/>
                <wp:cNvGraphicFramePr/>
                <a:graphic xmlns:a="http://schemas.openxmlformats.org/drawingml/2006/main">
                  <a:graphicData uri="http://schemas.microsoft.com/office/word/2010/wordprocessingShape">
                    <wps:wsp>
                      <wps:cNvSpPr/>
                      <wps:spPr>
                        <a:xfrm>
                          <a:off x="0" y="0"/>
                          <a:ext cx="3104515" cy="744220"/>
                        </a:xfrm>
                        <a:prstGeom prst="rect">
                          <a:avLst/>
                        </a:prstGeom>
                      </wps:spPr>
                      <wps:style>
                        <a:lnRef idx="2">
                          <a:schemeClr val="dk1"/>
                        </a:lnRef>
                        <a:fillRef idx="1">
                          <a:schemeClr val="lt1"/>
                        </a:fillRef>
                        <a:effectRef idx="0">
                          <a:schemeClr val="dk1"/>
                        </a:effectRef>
                        <a:fontRef idx="minor">
                          <a:schemeClr val="dk1"/>
                        </a:fontRef>
                      </wps:style>
                      <wps:txbx>
                        <w:txbxContent>
                          <w:p w14:paraId="2559F113" w14:textId="77777777" w:rsidR="008A2AFF" w:rsidRPr="00192102" w:rsidRDefault="008A2AFF" w:rsidP="003530E7">
                            <w:pPr>
                              <w:jc w:val="center"/>
                              <w:rPr>
                                <w:rFonts w:cs="Times New Roman"/>
                                <w:szCs w:val="24"/>
                              </w:rPr>
                            </w:pPr>
                            <w:r w:rsidRPr="00192102">
                              <w:rPr>
                                <w:rFonts w:cs="Times New Roman"/>
                                <w:szCs w:val="24"/>
                              </w:rPr>
                              <w:t xml:space="preserve">Sebuah website monitoring air limbah yang dapat digunankan oleh pihak balai industry tanpa harus terjun ke lap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F12A8F" id="Rectangle 22" o:spid="_x0000_s1035" style="position:absolute;left:0;text-align:left;margin-left:35.6pt;margin-top:8.2pt;width:244.45pt;height:58.6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" fillcolor="white [3201]" strokecolor="black [3200]" strokeweight="1pt">
                <v:textbox>
                  <w:txbxContent>
                    <w:p w14:paraId="2559F113" w14:textId="77777777" w:rsidR="008A2AFF" w:rsidRPr="00192102" w:rsidRDefault="008A2AFF" w:rsidP="003530E7">
                      <w:pPr>
                        <w:jc w:val="center"/>
                        <w:rPr>
                          <w:rFonts w:cs="Times New Roman"/>
                          <w:szCs w:val="24"/>
                        </w:rPr>
                      </w:pPr>
                      <w:r w:rsidRPr="00192102">
                        <w:rPr>
                          <w:rFonts w:cs="Times New Roman"/>
                          <w:szCs w:val="24"/>
                        </w:rPr>
                        <w:t xml:space="preserve">Sebuah website monitoring air limbah yang dapat digunankan oleh pihak balai industry tanpa harus terjun ke lapangan </w:t>
                      </w:r>
                    </w:p>
                  </w:txbxContent>
                </v:textbox>
              </v:rect>
            </w:pict>
          </mc:Fallback>
        </mc:AlternateContent>
      </w:r>
    </w:p>
    <w:p w14:paraId="72BEC5EE" w14:textId="5600548E" w:rsidR="003530E7" w:rsidRDefault="003530E7" w:rsidP="003530E7">
      <w:pPr>
        <w:pStyle w:val="ListParagraph"/>
        <w:ind w:left="792"/>
        <w:rPr>
          <w:rFonts w:cs="Times New Roman"/>
          <w:b/>
          <w:bCs/>
          <w:szCs w:val="24"/>
        </w:rPr>
      </w:pPr>
    </w:p>
    <w:p w14:paraId="1BBC2FD4" w14:textId="77777777" w:rsidR="003530E7" w:rsidRDefault="003530E7" w:rsidP="003530E7">
      <w:pPr>
        <w:pStyle w:val="ListParagraph"/>
        <w:ind w:left="792"/>
        <w:rPr>
          <w:rFonts w:cs="Times New Roman"/>
          <w:b/>
          <w:bCs/>
          <w:szCs w:val="24"/>
        </w:rPr>
      </w:pPr>
    </w:p>
    <w:p w14:paraId="1D838EF1" w14:textId="77777777" w:rsidR="003530E7" w:rsidRDefault="003530E7" w:rsidP="003530E7">
      <w:pPr>
        <w:pStyle w:val="ListParagraph"/>
        <w:ind w:left="792"/>
        <w:rPr>
          <w:rFonts w:cs="Times New Roman"/>
          <w:b/>
          <w:bCs/>
          <w:szCs w:val="24"/>
        </w:rPr>
      </w:pPr>
    </w:p>
    <w:p w14:paraId="5B0F6C7F" w14:textId="77777777" w:rsidR="003530E7" w:rsidRDefault="003530E7" w:rsidP="003530E7">
      <w:pPr>
        <w:pStyle w:val="ListParagraph"/>
        <w:ind w:left="792"/>
        <w:rPr>
          <w:rFonts w:cs="Times New Roman"/>
          <w:b/>
          <w:bCs/>
          <w:szCs w:val="24"/>
        </w:rPr>
      </w:pPr>
    </w:p>
    <w:p w14:paraId="79C21FC5" w14:textId="77777777" w:rsidR="003530E7" w:rsidRDefault="003530E7" w:rsidP="003530E7">
      <w:pPr>
        <w:pStyle w:val="ListParagraph"/>
        <w:ind w:left="792"/>
        <w:rPr>
          <w:rFonts w:cs="Times New Roman"/>
          <w:b/>
          <w:bCs/>
          <w:szCs w:val="24"/>
        </w:rPr>
      </w:pPr>
    </w:p>
    <w:p w14:paraId="4D45D1F1" w14:textId="77777777" w:rsidR="003530E7" w:rsidRPr="003530E7" w:rsidRDefault="003530E7" w:rsidP="003530E7"/>
    <w:p w14:paraId="1E25B914" w14:textId="6336B473" w:rsidR="00BF7DB7" w:rsidRDefault="00BF7DB7" w:rsidP="007B2028">
      <w:pPr>
        <w:spacing w:line="360" w:lineRule="auto"/>
      </w:pPr>
    </w:p>
    <w:p w14:paraId="44B59B42" w14:textId="77777777" w:rsidR="003530E7" w:rsidRDefault="003530E7" w:rsidP="007B2028">
      <w:pPr>
        <w:spacing w:line="360" w:lineRule="auto"/>
      </w:pPr>
    </w:p>
    <w:p w14:paraId="09642020" w14:textId="3FEAA187" w:rsidR="00782BAA" w:rsidRDefault="00782BAA" w:rsidP="007B2028">
      <w:pPr>
        <w:pStyle w:val="Heading2"/>
        <w:spacing w:line="360" w:lineRule="auto"/>
        <w:rPr>
          <w:b/>
          <w:bCs/>
        </w:rPr>
      </w:pPr>
      <w:bookmarkStart w:id="10" w:name="_Toc121816775"/>
      <w:r w:rsidRPr="00782BAA">
        <w:rPr>
          <w:b/>
          <w:bCs/>
        </w:rPr>
        <w:lastRenderedPageBreak/>
        <w:t>Sistematika Penulisan</w:t>
      </w:r>
      <w:bookmarkEnd w:id="10"/>
    </w:p>
    <w:p w14:paraId="71A4F91A" w14:textId="4C59DCB9" w:rsidR="005200AE" w:rsidRPr="00615C09" w:rsidRDefault="005200AE" w:rsidP="007B2028">
      <w:pPr>
        <w:spacing w:line="360" w:lineRule="auto"/>
        <w:rPr>
          <w:b/>
          <w:bCs/>
        </w:rPr>
      </w:pPr>
      <w:r w:rsidRPr="00615C09">
        <w:rPr>
          <w:b/>
          <w:bCs/>
        </w:rPr>
        <w:t xml:space="preserve">BAB 1 PENDAHULUAN </w:t>
      </w:r>
    </w:p>
    <w:p w14:paraId="0C455C24" w14:textId="5D1FB36C" w:rsidR="005200AE" w:rsidRDefault="005200AE" w:rsidP="007B2028">
      <w:pPr>
        <w:spacing w:line="360" w:lineRule="auto"/>
      </w:pPr>
      <w:r>
        <w:t xml:space="preserve">Pada bab ini menjelaskan beberapa sub bab seperti latar belakang, identifikasi masalah, rumusan masalah, tujuan penelitian, manfaat penelitian, kerangka pemikiran dan sistematika penulisan. </w:t>
      </w:r>
    </w:p>
    <w:p w14:paraId="24330D61" w14:textId="4C0A6E07" w:rsidR="005200AE" w:rsidRPr="00615C09" w:rsidRDefault="005200AE" w:rsidP="007B2028">
      <w:pPr>
        <w:spacing w:line="360" w:lineRule="auto"/>
        <w:rPr>
          <w:b/>
          <w:bCs/>
        </w:rPr>
      </w:pPr>
      <w:r w:rsidRPr="00615C09">
        <w:rPr>
          <w:b/>
          <w:bCs/>
        </w:rPr>
        <w:t>BAB 2 TINJUAN PUSTAKA DAN LANDASAN TEORI</w:t>
      </w:r>
    </w:p>
    <w:p w14:paraId="472BD437" w14:textId="2C65D842" w:rsidR="005200AE" w:rsidRDefault="005200AE" w:rsidP="007B2028">
      <w:pPr>
        <w:spacing w:line="360" w:lineRule="auto"/>
      </w:pPr>
      <w:r>
        <w:t xml:space="preserve">Bab ini menjabarkan tentang teori teori yang </w:t>
      </w:r>
      <w:r w:rsidR="00615C09">
        <w:t xml:space="preserve">digunakan sebagai landasan dan refrensi dalam penelitian ini. </w:t>
      </w:r>
    </w:p>
    <w:p w14:paraId="5A2633B7" w14:textId="0FD687A4" w:rsidR="00615C09" w:rsidRPr="00615C09" w:rsidRDefault="00615C09" w:rsidP="007B2028">
      <w:pPr>
        <w:spacing w:line="360" w:lineRule="auto"/>
        <w:rPr>
          <w:b/>
          <w:bCs/>
        </w:rPr>
      </w:pPr>
      <w:r w:rsidRPr="00615C09">
        <w:rPr>
          <w:b/>
          <w:bCs/>
        </w:rPr>
        <w:t>BAB 3 METODOLOGI PENILITIAN</w:t>
      </w:r>
    </w:p>
    <w:p w14:paraId="341E6490" w14:textId="2357FF49" w:rsidR="00615C09" w:rsidRDefault="00615C09" w:rsidP="007B2028">
      <w:pPr>
        <w:spacing w:line="360" w:lineRule="auto"/>
      </w:pPr>
      <w:r>
        <w:t xml:space="preserve">Pada bab ini menjelaskan metode yang digunakan untuk penelitian dan menguraikan tentang pengumpulan data serta perancangan penelitian ini. </w:t>
      </w:r>
    </w:p>
    <w:p w14:paraId="01E95802" w14:textId="62755CCE" w:rsidR="00615C09" w:rsidRPr="00615C09" w:rsidRDefault="00615C09" w:rsidP="007B2028">
      <w:pPr>
        <w:spacing w:line="360" w:lineRule="auto"/>
        <w:rPr>
          <w:b/>
          <w:bCs/>
        </w:rPr>
      </w:pPr>
      <w:r w:rsidRPr="00615C09">
        <w:rPr>
          <w:b/>
          <w:bCs/>
        </w:rPr>
        <w:t>BAB 4 HASIL DAN PEMBAHASAN</w:t>
      </w:r>
    </w:p>
    <w:p w14:paraId="4B763C5A" w14:textId="1CA8F2B4" w:rsidR="00615C09" w:rsidRDefault="00615C09" w:rsidP="007B2028">
      <w:pPr>
        <w:spacing w:line="360" w:lineRule="auto"/>
      </w:pPr>
      <w:r>
        <w:t>Bab ini menjabarkan hasil dan pembahasan yang sudah dilakukan dalam penelitian.</w:t>
      </w:r>
    </w:p>
    <w:p w14:paraId="1873B703" w14:textId="03A16B10" w:rsidR="00615C09" w:rsidRPr="00615C09" w:rsidRDefault="00615C09" w:rsidP="007B2028">
      <w:pPr>
        <w:spacing w:line="360" w:lineRule="auto"/>
        <w:rPr>
          <w:b/>
          <w:bCs/>
        </w:rPr>
      </w:pPr>
      <w:r w:rsidRPr="00615C09">
        <w:rPr>
          <w:b/>
          <w:bCs/>
        </w:rPr>
        <w:t>BAB 5 KESIMPULAN DAN SARAN</w:t>
      </w:r>
    </w:p>
    <w:p w14:paraId="6294E7A7" w14:textId="2FFAD8F6" w:rsidR="00615C09" w:rsidRPr="005200AE" w:rsidRDefault="00615C09" w:rsidP="007B2028">
      <w:pPr>
        <w:spacing w:line="360" w:lineRule="auto"/>
      </w:pPr>
      <w:r>
        <w:t>Pada bab ini menjelaskan tentang kesimpulan yang didapat setelah melakukan penelitian dan memberikan saran untuk evaluasi guna penelitian berikutnya.</w:t>
      </w:r>
    </w:p>
    <w:p w14:paraId="66093A04" w14:textId="0B039854" w:rsidR="00782BAA" w:rsidRDefault="00782BAA" w:rsidP="007B2028">
      <w:pPr>
        <w:spacing w:line="360" w:lineRule="auto"/>
      </w:pPr>
    </w:p>
    <w:p w14:paraId="23F77F12" w14:textId="734AFDA6" w:rsidR="00782BAA" w:rsidRDefault="00782BAA" w:rsidP="007B2028">
      <w:pPr>
        <w:spacing w:line="360" w:lineRule="auto"/>
      </w:pPr>
    </w:p>
    <w:p w14:paraId="1EF1D1C0" w14:textId="26C14217" w:rsidR="00782BAA" w:rsidRDefault="00782BAA" w:rsidP="007B2028">
      <w:pPr>
        <w:spacing w:line="360" w:lineRule="auto"/>
      </w:pPr>
    </w:p>
    <w:p w14:paraId="5F112AC5" w14:textId="2C76005E" w:rsidR="00FE0E00" w:rsidRDefault="00FE0E00" w:rsidP="007B2028">
      <w:pPr>
        <w:spacing w:line="360" w:lineRule="auto"/>
      </w:pPr>
    </w:p>
    <w:p w14:paraId="45F8D29E" w14:textId="75B4C146" w:rsidR="00FE0E00" w:rsidRDefault="00FE0E00" w:rsidP="007B2028">
      <w:pPr>
        <w:spacing w:line="360" w:lineRule="auto"/>
      </w:pPr>
    </w:p>
    <w:p w14:paraId="75594126" w14:textId="77777777" w:rsidR="002E44FF" w:rsidRPr="00782BAA" w:rsidRDefault="002E44FF" w:rsidP="007B2028">
      <w:pPr>
        <w:spacing w:line="360" w:lineRule="auto"/>
      </w:pPr>
    </w:p>
    <w:p w14:paraId="2F76D0E1" w14:textId="7415EA0C" w:rsidR="00CC4BD9" w:rsidRPr="00CC4BD9" w:rsidRDefault="00CC4BD9" w:rsidP="007B2028">
      <w:pPr>
        <w:pStyle w:val="Heading1"/>
        <w:spacing w:line="360" w:lineRule="auto"/>
        <w:ind w:left="-567" w:firstLine="567"/>
      </w:pPr>
      <w:r>
        <w:lastRenderedPageBreak/>
        <w:br/>
      </w:r>
      <w:bookmarkStart w:id="11" w:name="_Toc121816776"/>
      <w:r w:rsidR="00BA2783">
        <w:t>TINJAUAN PUSTAKA</w:t>
      </w:r>
      <w:bookmarkEnd w:id="11"/>
    </w:p>
    <w:p w14:paraId="5EB90D38" w14:textId="6B14859E" w:rsidR="0026306E" w:rsidRDefault="0026306E" w:rsidP="007B2028">
      <w:pPr>
        <w:pStyle w:val="Heading2"/>
        <w:spacing w:line="360" w:lineRule="auto"/>
        <w:rPr>
          <w:b/>
          <w:bCs/>
        </w:rPr>
      </w:pPr>
      <w:bookmarkStart w:id="12" w:name="_Toc121816777"/>
      <w:r w:rsidRPr="0026306E">
        <w:rPr>
          <w:b/>
          <w:bCs/>
        </w:rPr>
        <w:t>Tinjauan Pustaka</w:t>
      </w:r>
      <w:bookmarkEnd w:id="12"/>
      <w:r w:rsidRPr="0026306E">
        <w:rPr>
          <w:b/>
          <w:bCs/>
        </w:rPr>
        <w:t xml:space="preserve"> </w:t>
      </w:r>
    </w:p>
    <w:p w14:paraId="0D56EC52" w14:textId="6D9DEA33" w:rsidR="0026306E" w:rsidRDefault="0026306E" w:rsidP="007B2028">
      <w:pPr>
        <w:spacing w:line="360" w:lineRule="auto"/>
      </w:pPr>
      <w:r>
        <w:t xml:space="preserve">Untuk mendukung penelitian ini, penulis menggunakan beberapa refrensi  jurnal jurnal penelitian nasional dan internasional sebagai berikut : </w:t>
      </w:r>
    </w:p>
    <w:p w14:paraId="03198887" w14:textId="708A7F0D" w:rsidR="00B0610B" w:rsidRPr="007E1CB2" w:rsidRDefault="00AC0166" w:rsidP="001F377B">
      <w:pPr>
        <w:pStyle w:val="ListParagraph"/>
        <w:numPr>
          <w:ilvl w:val="0"/>
          <w:numId w:val="10"/>
        </w:numPr>
        <w:spacing w:line="360" w:lineRule="auto"/>
      </w:pPr>
      <w:r>
        <w:rPr>
          <w:b/>
          <w:bCs/>
        </w:rPr>
        <w:t>Rancang Bangun Sistem Monitoring Pada Limbah Cair Industri Berbasis Mikrokontroller dengan antarmuka website</w:t>
      </w:r>
      <w:r>
        <w:rPr>
          <w:b/>
          <w:bCs/>
        </w:rPr>
        <w:fldChar w:fldCharType="begin" w:fldLock="1"/>
      </w:r>
      <w:r>
        <w:rPr>
          <w:b/>
          <w:bCs/>
        </w:rPr>
        <w:instrText>ADDIN CSL_CITATION { "citationItems" : [ { "id" : "ITEM-1", "itemData" : { "abstract" : "Limbah cair industri merupakan sisa pembuangan dari proses produksi pada suatu industri dalam bentuk cair. Limbah cair hasil produksi yang tidak dikelola dengan baik dapat menimbulkan dampak negatif terhadap keseimbangan lingkungan serta makhluk hidup. Hal ini dapat dicegah dengan pengawasan limbah buangan yang dihasilkan industri sebelum dibuang, sehingga diharapkan lingkungan tidak tercemar. Salah satu tindakan yang dapat dilakukan ialah dengan mendeteksi kandungan atau senyawa yang terdapat pada limbah cair dari hasil industri dengan menerapkan teknologi elektronika yaitu berupa pemasangan sensor-sensor sehingga memungkinkan membuat sistem otomatis yang dapat memonitoring limbah cair tersebut. Pada penelitian ini telah dibuat rancang bangun sistem monitoring menggunakan sensor pH meter Kit, sensor suhu Dallas DS18B20 dan sensor kekeruhan GE Turbidity sebagai pembaca nilai parameter pH, suhu dan kekeruhan limbah cair industri dengan antarmuka website menggunakan Mikrokontroler Arduino Mega R3 yang telah dihubungkan dengan Ethernet Shield. Antarmuka website menampilkan nilai pembacaan ketiga sensor berupa data grafik dan angka pada tabel, serta kondisi solenoid valve sebagai kran pengatur jalanya pembuangan limbah cair industri pada proses monitoring. Setelah dilakukan pengujian keselurahan,dengan menggunakan objek cairan yang berbeda yaitu air limbah tahu, air detergen, air sungai dan air kran,maka didapatkan persentase keberhasilan keseluruhan sistem monitoring sebesar 100%.", "author" : [ { "dropping-particle" : "", "family" : "Novitasari", "given" : "Dwi Adhe Ayu", "non-dropping-particle" : "", "parse-names" : false, "suffix" : "" }, { "dropping-particle" : "", "family" : "Triyanto", "given" : "Dedi", "non-dropping-particle" : "", "parse-names" : false, "suffix" : "" }, { "dropping-particle" : "", "family" : "Nirmala", "given" : "Irma", "non-dropping-particle" : "", "parse-names" : false, "suffix" : "" } ], "container-title" : "Coding Jurnal Komputer dan Aplikasi Untan", "id" : "ITEM-1", "issue" : "03", "issued" : { "date-parts" : [ [ "2018" ] ] }, "page" : "43-53", "title" : "Rancang Bangun Sistem Monitoring pada Limbah Cair Industri Berbasis Mikrokontroler dengan Antarmuka Website", "type" : "article-journal", "volume" : "06" }, "uris" : [ "http://www.mendeley.com/documents/?uuid=19a90866-2758-4a8c-a8c2-dd0d7140427c" ] } ], "mendeley" : { "formattedCitation" : "[1]", "plainTextFormattedCitation" : "[1]", "previouslyFormattedCitation" : "[1]" }, "properties" : { "noteIndex" : 15 }, "schema" : "https://github.com/citation-style-language/schema/raw/master/csl-citation.json" }</w:instrText>
      </w:r>
      <w:r>
        <w:rPr>
          <w:b/>
          <w:bCs/>
        </w:rPr>
        <w:fldChar w:fldCharType="separate"/>
      </w:r>
      <w:r w:rsidRPr="00AC0166">
        <w:rPr>
          <w:bCs/>
          <w:noProof/>
        </w:rPr>
        <w:t>[1]</w:t>
      </w:r>
      <w:r>
        <w:rPr>
          <w:b/>
          <w:bCs/>
        </w:rPr>
        <w:fldChar w:fldCharType="end"/>
      </w:r>
    </w:p>
    <w:p w14:paraId="0C390DC3" w14:textId="18505CE8" w:rsidR="007E1CB2" w:rsidRDefault="007E1CB2" w:rsidP="007E1CB2">
      <w:pPr>
        <w:pStyle w:val="ListParagraph"/>
        <w:spacing w:line="360" w:lineRule="auto"/>
      </w:pPr>
      <w:r w:rsidRPr="007E1CB2">
        <w:t>Limbah cair industri merupakan pembuangan akhir yang masih berwujud cair dari proses produksi industri. Limbah cair hasil produksi yang tidak diolah dengan baik dapat berdampak negatif terhadap keseimbangan lingkungan dan makhluk hidup. Hal ini dapat dicegah dengan memantau limbah industri sebelum dibuang agar tidak mencemari lingkungan</w:t>
      </w:r>
      <w:r>
        <w:t>.</w:t>
      </w:r>
      <w:r w:rsidRPr="007E1CB2">
        <w:t xml:space="preserve"> </w:t>
      </w:r>
      <w:r w:rsidRPr="007E1CB2">
        <w:t>Salah satu upaya yang dapat dilakukan adalah pendeteksian zat atau senyawa yang terkandung dalam limbah cair dari produk industri dengan menerapkan teknologi elektronik yaitu dengan memasang sensor untuk membuat sistem pemantauan limbah cair secara otomatis.</w:t>
      </w:r>
    </w:p>
    <w:p w14:paraId="5E08F55D" w14:textId="1229E77D" w:rsidR="007E1CB2" w:rsidRPr="007E1CB2" w:rsidRDefault="007E1CB2" w:rsidP="007E1CB2">
      <w:pPr>
        <w:pStyle w:val="ListParagraph"/>
        <w:numPr>
          <w:ilvl w:val="0"/>
          <w:numId w:val="10"/>
        </w:numPr>
        <w:spacing w:line="360" w:lineRule="auto"/>
      </w:pPr>
      <w:r>
        <w:rPr>
          <w:b/>
          <w:bCs/>
        </w:rPr>
        <w:t>Perancangan Sistem Monitoring Pengolahan Limbah Cair Pada IPAL</w:t>
      </w:r>
      <w:r w:rsidR="00655315">
        <w:rPr>
          <w:b/>
          <w:bCs/>
        </w:rPr>
        <w:fldChar w:fldCharType="begin" w:fldLock="1"/>
      </w:r>
      <w:r w:rsidR="00655315">
        <w:rPr>
          <w:b/>
          <w:bCs/>
        </w:rPr>
        <w:instrText>ADDIN CSL_CITATION { "citationItems" : [ { "id" : "ITEM-1", "itemData" : { "abstract" : "iPal is a teacher for children with spoken language learning and tablet-based educational programs, providing educational content in an engaging manner that supports social development and encourages interest in science and technology. Pal also makes education fun and appealing for children. It can talk, dance, tell stories, play games, encourage physical activity, and enable them to chat with friends, share videos, and safely connect to the internet and social media. Parents, under strict controls, can remotely control iPal and monitor their child's progress, safety and activities on their smartphone or desktop from anywhere and at any time.", "author" : [ { "dropping-particle" : "", "family" : "Erwin", "given" : "Iwan Muhammad", "non-dropping-particle" : "", "parse-names" : false, "suffix" : "" } ], "container-title" : "Inkom", "id" : "ITEM-1", "issued" : { "date-parts" : [ [ "2017" ] ] }, "page" : "66-70", "title" : "iPAL", "type" : "article-journal", "volume" : "I" }, "uris" : [ "http://www.mendeley.com/documents/?uuid=4c53d89a-9f74-46f0-9a3d-e3a3371cc97b" ] } ], "mendeley" : { "formattedCitation" : "[2]", "plainTextFormattedCitation" : "[2]", "previouslyFormattedCitation" : "[2]" }, "properties" : { "noteIndex" : 15 }, "schema" : "https://github.com/citation-style-language/schema/raw/master/csl-citation.json" }</w:instrText>
      </w:r>
      <w:r w:rsidR="00655315">
        <w:rPr>
          <w:b/>
          <w:bCs/>
        </w:rPr>
        <w:fldChar w:fldCharType="separate"/>
      </w:r>
      <w:r w:rsidR="00655315" w:rsidRPr="00655315">
        <w:rPr>
          <w:bCs/>
          <w:noProof/>
        </w:rPr>
        <w:t>[2]</w:t>
      </w:r>
      <w:r w:rsidR="00655315">
        <w:rPr>
          <w:b/>
          <w:bCs/>
        </w:rPr>
        <w:fldChar w:fldCharType="end"/>
      </w:r>
    </w:p>
    <w:p w14:paraId="1C6D17D1" w14:textId="379FA6AE" w:rsidR="007E1CB2" w:rsidRDefault="007E1CB2" w:rsidP="00655315">
      <w:pPr>
        <w:pStyle w:val="ListParagraph"/>
        <w:spacing w:line="360" w:lineRule="auto"/>
      </w:pPr>
      <w:r>
        <w:t>Limbah cair diolah di WWTP (waste water treatment plant).</w:t>
      </w:r>
      <w:r w:rsidR="00655315">
        <w:t xml:space="preserve"> </w:t>
      </w:r>
      <w:r>
        <w:t>Pada saat mengoperasikan instalasi pengolahan air, proses pengolahan limbah cair memerlukan data parameter yaitu pH, suhu, oksigen terlarut (DO), konduktivitas listrik, TOC (Total Organic Carbon), BOD (Biological Oxygen Demand), COD (Chemical Oxygen Demand) d</w:t>
      </w:r>
      <w:r>
        <w:t>an lain – lain.</w:t>
      </w:r>
      <w:r w:rsidR="00655315" w:rsidRPr="00655315">
        <w:t xml:space="preserve"> </w:t>
      </w:r>
      <w:r w:rsidR="00655315" w:rsidRPr="00655315">
        <w:t xml:space="preserve">Untuk mengetahui nilai parameter di atas, maka perlu dipasang sensor. Jika operator tidak dapat terus memantau instalasi pengolahan, dipastikan pengoperasian IPAL akan tidak efisien dan efektif. Masalah ini dapat diatasi dengan memasang sistem otomatis yang dapat memantau dan mengontrol proses. Namun, sistem seperti itu sangat mahal dan membutuhkan biaya operasional dan pemeliharaan yang tinggi. Untuk menekan biaya cukup dengan memasang sistem monitoring jarak jauh, kontrol proses tetap </w:t>
      </w:r>
      <w:r w:rsidR="00655315" w:rsidRPr="00655315">
        <w:lastRenderedPageBreak/>
        <w:t>dilakukan oleh operator. Operator dapat menggunakan informasi dari pemantauan ini untuk menentukan tindakan mana yang mengontrol proses di instalasi pengolahan air limbah. Pada artikel ini dibuat sistem pemantauan pengolahan limbah cair. Strukturnya bersifat universal, sehingga dapat diterapkan pada semua jenis pembersih limbah. </w:t>
      </w:r>
    </w:p>
    <w:p w14:paraId="02CA3E33" w14:textId="60D6882A" w:rsidR="00655315" w:rsidRPr="00655315" w:rsidRDefault="00655315" w:rsidP="00655315">
      <w:pPr>
        <w:pStyle w:val="ListParagraph"/>
        <w:numPr>
          <w:ilvl w:val="0"/>
          <w:numId w:val="10"/>
        </w:numPr>
        <w:spacing w:line="360" w:lineRule="auto"/>
      </w:pPr>
      <w:r>
        <w:rPr>
          <w:b/>
          <w:bCs/>
        </w:rPr>
        <w:t>Perancangan Dashboard Untuk Monitoring dan Evaluasi (Studi Kasus : FILKOM UB)</w:t>
      </w:r>
      <w:r>
        <w:rPr>
          <w:b/>
          <w:bCs/>
        </w:rPr>
        <w:fldChar w:fldCharType="begin" w:fldLock="1"/>
      </w:r>
      <w:r>
        <w:rPr>
          <w:b/>
          <w:bCs/>
        </w:rPr>
        <w:instrText>ADDIN CSL_CITATION { "citationItems" : [ { "id" : "ITEM-1", "itemData" : { "abstract" : "\u2026 dan kegiatan mahasiswa dengan menyajikan informasi Key Performance Indicators (KPI) dalam dashboard \u2026 dashboard, dimana dashboard dapat menampilkan informasi KPI dalam grafik \u2026 kunci: Evaluasi Diri, Performance Dasboard, Key Performance Indicator, KPI, User-Centric \u2026", "author" : [ { "dropping-particle" : "", "family" : "Sihombing", "given" : "W.W", "non-dropping-particle" : "", "parse-names" : false, "suffix" : "" }, { "dropping-particle" : "", "family" : "Aryadita", "given" : "H", "non-dropping-particle" : "", "parse-names" : false, "suffix" : "" }, { "dropping-particle" : "", "family" : "Rusdianto", "given" : "D. S", "non-dropping-particle" : "", "parse-names" : false, "suffix" : "" } ], "container-title" : "Jurnal Pengembangan Teknologi Informasi dan Ilmu Komputer", "id" : "ITEM-1", "issue" : "1", "issued" : { "date-parts" : [ [ "2018" ] ] }, "page" : "434-441", "title" : "Perancangan Dashboard Untuk Monitoring Dan Evaluasi (Studi Kasus: FILKOM UB)", "type" : "article-journal", "volume" : "3" }, "uris" : [ "http://www.mendeley.com/documents/?uuid=f3711859-a010-44bb-8f81-05789cd41184" ] } ], "mendeley" : { "formattedCitation" : "[3]", "plainTextFormattedCitation" : "[3]", "previouslyFormattedCitation" : "[3]" }, "properties" : { "noteIndex" : 16 }, "schema" : "https://github.com/citation-style-language/schema/raw/master/csl-citation.json" }</w:instrText>
      </w:r>
      <w:r>
        <w:rPr>
          <w:b/>
          <w:bCs/>
        </w:rPr>
        <w:fldChar w:fldCharType="separate"/>
      </w:r>
      <w:r w:rsidRPr="00655315">
        <w:rPr>
          <w:bCs/>
          <w:noProof/>
        </w:rPr>
        <w:t>[3]</w:t>
      </w:r>
      <w:r>
        <w:rPr>
          <w:b/>
          <w:bCs/>
        </w:rPr>
        <w:fldChar w:fldCharType="end"/>
      </w:r>
    </w:p>
    <w:p w14:paraId="67506520" w14:textId="0F0953CA" w:rsidR="004A5AA5" w:rsidRDefault="00655315" w:rsidP="004A5AA5">
      <w:pPr>
        <w:pStyle w:val="ListParagraph"/>
        <w:spacing w:line="360" w:lineRule="auto"/>
      </w:pPr>
      <w:r>
        <w:t>Fakultas Ilmu Komputer (FILKOM) merupakan salah satu fakultas yang dimilki oleh Universitas Brawijaya. Tujuan dari penelitian ini adalah membuat rancangan dashboard untuk untuk monitoring dan evaluasi akademik mahasiswa.</w:t>
      </w:r>
      <w:r w:rsidRPr="00655315">
        <w:t xml:space="preserve"> </w:t>
      </w:r>
      <w:r>
        <w:t xml:space="preserve">Dashboard merupakan salah satu perangkat visualisasi yang emnampilkan visual dari informasi terpenting yang dibutuhkan untuk mencapai satu atau beberapa </w:t>
      </w:r>
      <w:proofErr w:type="gramStart"/>
      <w:r>
        <w:t>tujuan</w:t>
      </w:r>
      <w:r>
        <w:t>.</w:t>
      </w:r>
      <w:r w:rsidRPr="00655315">
        <w:t>Dengan</w:t>
      </w:r>
      <w:proofErr w:type="gramEnd"/>
      <w:r w:rsidRPr="00655315">
        <w:t xml:space="preserve"> bantuan research panel, pengelola mata kuliah FILKOM dapat terbantu untuk memantau dan mengevaluasi kualitas layanan FILKOM dari sisi akademik mahasiswa dan kegiatan kemahasiswaan dengan menyajikan data Key Performance Indicators (KPI) pada panel tersebut.</w:t>
      </w:r>
      <w:r w:rsidR="004A5AA5" w:rsidRPr="004A5AA5">
        <w:t xml:space="preserve"> </w:t>
      </w:r>
      <w:r w:rsidR="004A5AA5">
        <w:t xml:space="preserve">Data yang ditampilan dalam bentuk visual dapat dianalisa dengan cara yang lebih efektif, efisien, dan </w:t>
      </w:r>
      <w:proofErr w:type="gramStart"/>
      <w:r w:rsidR="004A5AA5">
        <w:t>komprehensif .</w:t>
      </w:r>
      <w:proofErr w:type="gramEnd"/>
      <w:r w:rsidR="004A5AA5">
        <w:t xml:space="preserve"> Prototype dashboard dibangun melalui pendekatan user-centric dengan empat tahapan utama yaitu identifikasi kebutuhan, perencanaan, perancangan prototype dan evaluasi prototype.</w:t>
      </w:r>
      <w:r w:rsidR="004A5AA5" w:rsidRPr="004A5AA5">
        <w:t xml:space="preserve"> </w:t>
      </w:r>
      <w:r w:rsidR="004A5AA5" w:rsidRPr="004A5AA5">
        <w:t>Berdasarkan kegiatan yang dilakukan, disimpulkan bahwa dashboard yang dirancang untuk FILKOM adalah dashboard strategis dimana data KPI dapat ditampilkan pada dashboard secara interaktif dengan kode warna counter chart, line chart dan bar chart. </w:t>
      </w:r>
      <w:r w:rsidR="004A5AA5">
        <w:t>Penampilan data dalam bentuk grafik dapat dipahami dengan mudah oleh pengguna, sehingga tujuan utama dari penyampaian informasi dan perancangan dashboard sudah tercapai</w:t>
      </w:r>
      <w:r w:rsidR="004A5AA5">
        <w:t>.</w:t>
      </w:r>
    </w:p>
    <w:p w14:paraId="73E02E18" w14:textId="593C01E0" w:rsidR="004A5AA5" w:rsidRPr="004A5AA5" w:rsidRDefault="004A5AA5" w:rsidP="004A5AA5">
      <w:pPr>
        <w:pStyle w:val="ListParagraph"/>
        <w:numPr>
          <w:ilvl w:val="0"/>
          <w:numId w:val="10"/>
        </w:numPr>
        <w:spacing w:line="360" w:lineRule="auto"/>
      </w:pPr>
      <w:r>
        <w:rPr>
          <w:b/>
          <w:bCs/>
        </w:rPr>
        <w:t>Perancangan Prototype dan Evaluasi Alat Pemantauan Air Limbah Industri Berbasis IoT</w:t>
      </w:r>
      <w:r>
        <w:rPr>
          <w:b/>
          <w:bCs/>
        </w:rPr>
        <w:fldChar w:fldCharType="begin" w:fldLock="1"/>
      </w:r>
      <w:r>
        <w:rPr>
          <w:b/>
          <w:bCs/>
        </w:rPr>
        <w:instrText>ADDIN CSL_CITATION { "citationItems" : [ { "id" : "ITEM-1", "itemData" : { "abstract" : "This research aims to design a prototype industrial wastewater monitoring tool with a real-time monitoring system that will then be evaluated. The test was conducted using four parameters, namely temperature, pH, dissolved oxygen (DO), and turbidity. The research method used is an experimental method. The study was conducted by testing 5 different samples in the lab using a tool that had been made at an initial temperature of 23 o C for 1 hour. This research uses a real-time monitoring system based on Arduino Nano and cloud in the form of Blynk. By using a real-time monitoring system, the testing process will become more efficient, fast, and can be controlled anywhere and anytime. The results of the study were analyzed using the Wastewater Quality Standard standards set by the Indonesia Ministry of Environment and Forestry. From the test, the results were obtained that the DO value of pharmaceutical wastewater was far below the standard value. For pH values, textile wastewater, soft drink waste, cooking oil waste, and fish canning waste are above the specified standard. For turbidity value, after conversion to TSS value, pharmaceutical wastewater and cooking oil wastewater are above the specified wastewater Keyword: industrial waste water, real-time monitoring system, water quality monitoring", "author" : [ { "dropping-particle" : "", "family" : "Paryanto", "given" : "P", "non-dropping-particle" : "", "parse-names" : false, "suffix" : "" }, { "dropping-particle" : "", "family" : "Subarkah", "given" : "Resqilla", "non-dropping-particle" : "", "parse-names" : false, "suffix" : "" } ], "container-title" : "Rotasi", "id" : "ITEM-1", "issue" : "1", "issued" : { "date-parts" : [ [ "2022" ] ] }, "page" : "50-57", "title" : "Perancangan Prototype dan Evaluasi Alat Pemantauan Air Limbah Industri Berbasis IoT", "type" : "article-journal", "volume" : "24" }, "uris" : [ "http://www.mendeley.com/documents/?uuid=59d3d043-3e2c-438b-883e-1730065470ac" ] } ], "mendeley" : { "formattedCitation" : "[4]", "plainTextFormattedCitation" : "[4]", "previouslyFormattedCitation" : "[4]" }, "properties" : { "noteIndex" : 16 }, "schema" : "https://github.com/citation-style-language/schema/raw/master/csl-citation.json" }</w:instrText>
      </w:r>
      <w:r>
        <w:rPr>
          <w:b/>
          <w:bCs/>
        </w:rPr>
        <w:fldChar w:fldCharType="separate"/>
      </w:r>
      <w:r w:rsidRPr="004A5AA5">
        <w:rPr>
          <w:bCs/>
          <w:noProof/>
        </w:rPr>
        <w:t>[4]</w:t>
      </w:r>
      <w:r>
        <w:rPr>
          <w:b/>
          <w:bCs/>
        </w:rPr>
        <w:fldChar w:fldCharType="end"/>
      </w:r>
    </w:p>
    <w:p w14:paraId="6E20C7E9" w14:textId="172B951F" w:rsidR="004A5AA5" w:rsidRPr="00AC0166" w:rsidRDefault="004A5AA5" w:rsidP="004A5AA5">
      <w:pPr>
        <w:pStyle w:val="ListParagraph"/>
        <w:spacing w:line="360" w:lineRule="auto"/>
      </w:pPr>
      <w:r w:rsidRPr="004A5AA5">
        <w:t xml:space="preserve">Tujuan dari penelitian ini adalah untuk mengembangkan prototipe alat pemantau limbah industri dengan sistem real-time, yang selanjutnya akan </w:t>
      </w:r>
      <w:r w:rsidRPr="004A5AA5">
        <w:lastRenderedPageBreak/>
        <w:t>dievaluasi. Pengujian dilakukan dengan menggunakan empat parameter yaitu suhu, pH, oksigen terlarut (DO) dan kekeruhan. </w:t>
      </w:r>
      <w:r>
        <w:t>Metode penelitian yang digunakan adalah metode eksperimental. Penelitian dilakukan dengan menguji 5 macam sampel berbeda di dalam lab dengan menggunakan alat yang telah dibuat pada kondisi suhu awal 23oC selama 1 jam. Penelitian ini menggunakan sistem real-time monitoring berbasis Arduino Nano dan cloud berupa Blynk.</w:t>
      </w:r>
      <w:r w:rsidRPr="004A5AA5">
        <w:t xml:space="preserve"> </w:t>
      </w:r>
      <w:r>
        <w:t>Dengan menggunakan sistem real-time, proses pengujian akan menjadi lebih efisien, cepat, dan dapat dikontrol dimanapun dan kapanpun. Hasil penelitian dianalisis dengan menggunakan standar Baku Mutu Air Limbah yang telah di tetapkan oleh Kementerian Lingkungan Hidup dan Kehutanan. Dari pengujian didapatkan hasil bahwa nilai DO air limbah farmasi berada jauh di bawah nilai standar. Untuk nilai pH, air limbah tekstil, limbah minuman ringan, limbah minyak goreng, dan limbah pengalengan ikan berada diatas standard yang ditentukan. Untuk nilai kekeruhan, setelah di konversikan ke nilai TSS, air limbah farmasi dan air limbah minyak goreng berada diatas standard air limbah yang telah ditentukan</w:t>
      </w:r>
      <w:r>
        <w:t>.</w:t>
      </w:r>
    </w:p>
    <w:p w14:paraId="1606EC10" w14:textId="719D681B" w:rsidR="00D25A84" w:rsidRDefault="00D25A84" w:rsidP="007B2028">
      <w:pPr>
        <w:pStyle w:val="Heading2"/>
        <w:spacing w:line="360" w:lineRule="auto"/>
        <w:rPr>
          <w:b/>
          <w:bCs/>
        </w:rPr>
      </w:pPr>
      <w:bookmarkStart w:id="13" w:name="_Toc121816778"/>
      <w:r w:rsidRPr="00D25A84">
        <w:rPr>
          <w:b/>
          <w:bCs/>
        </w:rPr>
        <w:t>Landasan Teori</w:t>
      </w:r>
      <w:bookmarkEnd w:id="13"/>
    </w:p>
    <w:p w14:paraId="3EAFDA61" w14:textId="77777777" w:rsidR="00414149" w:rsidRPr="00414149" w:rsidRDefault="00414149" w:rsidP="00414149"/>
    <w:p w14:paraId="54EB83BF" w14:textId="7B599DC4" w:rsidR="000E4A5B" w:rsidRDefault="00414149" w:rsidP="007B2028">
      <w:pPr>
        <w:pStyle w:val="Heading3"/>
        <w:spacing w:line="360" w:lineRule="auto"/>
        <w:rPr>
          <w:rFonts w:cs="Times New Roman"/>
        </w:rPr>
      </w:pPr>
      <w:r>
        <w:rPr>
          <w:rFonts w:cs="Times New Roman"/>
        </w:rPr>
        <w:t>Limbah cair industri</w:t>
      </w:r>
    </w:p>
    <w:p w14:paraId="380662F0" w14:textId="2AFB5765" w:rsidR="00414149" w:rsidRPr="00414149" w:rsidRDefault="00414149" w:rsidP="003519EC">
      <w:pPr>
        <w:spacing w:line="360" w:lineRule="auto"/>
      </w:pPr>
      <w:r>
        <w:t>Limbah cair industri merupakan residu limbah yang dihasilkan dari suatu proses produksi dalam industri yang sehat cairan. Kuantitas limbah skala industri lebih besar dari limbah rumah tangga rumah tangga dan dampaknya di lingkungan yang lebih besar dari limbah rumah tangga. Harus ada limbah cair pembatasan hasil pengolahan limbah orang lain disebut standar mutu. Tentang standar Kualitas ada parameter yang diukur kualitas air.</w:t>
      </w:r>
      <w:r w:rsidRPr="00414149">
        <w:t xml:space="preserve"> </w:t>
      </w:r>
      <w:r>
        <w:t>Parameter tersebut di kelompokkan menjadi tiga, yaitu parameter organik, karakteristik fisik, dan kontaminan spesifik.</w:t>
      </w:r>
      <w:r w:rsidRPr="00414149">
        <w:t xml:space="preserve"> </w:t>
      </w:r>
      <w:r>
        <w:t xml:space="preserve">Parameter organik terdiri dari total organic carbon (TOC), chemical oxygen demand (COD), biochemical oxygen demand (BOD) dan minyak. Karakteristik fisik dalam air limbah dapat dilihat dari parameter total suspended solids (TSS), pH </w:t>
      </w:r>
      <w:r>
        <w:lastRenderedPageBreak/>
        <w:t>(derajat keasaman), temperatur (celcius), kekeruhan (turbidity), bau dan potensial reduksi</w:t>
      </w:r>
      <w:r>
        <w:t>.</w:t>
      </w:r>
      <w:r w:rsidRPr="00414149">
        <w:t xml:space="preserve"> </w:t>
      </w:r>
      <w:r>
        <w:t>Parameter organik terdiri dari total organic carbon (TOC), chemical oxygen demand (COD), biochemical oxygen demand (BOD) dan minyak. Karakteristik fisik dalam air limbah dapat dilihat dari parameter total suspended solids (TSS), pH (derajat keasaman), temperatur (celcius), kekeruhan (turbidity), bau dan potensial reduksi</w:t>
      </w:r>
      <w:r w:rsidR="003519EC">
        <w:t>.</w:t>
      </w:r>
      <w:r w:rsidR="003519EC" w:rsidRPr="003519EC">
        <w:t xml:space="preserve"> </w:t>
      </w:r>
      <w:r w:rsidR="003519EC">
        <w:t>Standar hasil pengolahan limbah atau yang disebut dengan baku mutu untuk industri telah ditetapkan oleh Kementrian Lingkuhan Hidup. Pada penelitian ini sebagai parameter acuan yang akan digunakan ialah dari karakteristik fisik yaitu pH, suhu dan kekeruhan.</w:t>
      </w:r>
      <w:r w:rsidR="003519EC">
        <w:fldChar w:fldCharType="begin" w:fldLock="1"/>
      </w:r>
      <w:r w:rsidR="003519EC">
        <w:instrText>ADDIN CSL_CITATION { "citationItems" : [ { "id" : "ITEM-1", "itemData" : { "abstract" : "Limbah cair industri merupakan sisa pembuangan dari proses produksi pada suatu industri dalam bentuk cair. Limbah cair hasil produksi yang tidak dikelola dengan baik dapat menimbulkan dampak negatif terhadap keseimbangan lingkungan serta makhluk hidup. Hal ini dapat dicegah dengan pengawasan limbah buangan yang dihasilkan industri sebelum dibuang, sehingga diharapkan lingkungan tidak tercemar. Salah satu tindakan yang dapat dilakukan ialah dengan mendeteksi kandungan atau senyawa yang terdapat pada limbah cair dari hasil industri dengan menerapkan teknologi elektronika yaitu berupa pemasangan sensor-sensor sehingga memungkinkan membuat sistem otomatis yang dapat memonitoring limbah cair tersebut. Pada penelitian ini telah dibuat rancang bangun sistem monitoring menggunakan sensor pH meter Kit, sensor suhu Dallas DS18B20 dan sensor kekeruhan GE Turbidity sebagai pembaca nilai parameter pH, suhu dan kekeruhan limbah cair industri dengan antarmuka website menggunakan Mikrokontroler Arduino Mega R3 yang telah dihubungkan dengan Ethernet Shield. Antarmuka website menampilkan nilai pembacaan ketiga sensor berupa data grafik dan angka pada tabel, serta kondisi solenoid valve sebagai kran pengatur jalanya pembuangan limbah cair industri pada proses monitoring. Setelah dilakukan pengujian keselurahan,dengan menggunakan objek cairan yang berbeda yaitu air limbah tahu, air detergen, air sungai dan air kran,maka didapatkan persentase keberhasilan keseluruhan sistem monitoring sebesar 100%.", "author" : [ { "dropping-particle" : "", "family" : "Novitasari", "given" : "Dwi Adhe Ayu", "non-dropping-particle" : "", "parse-names" : false, "suffix" : "" }, { "dropping-particle" : "", "family" : "Triyanto", "given" : "Dedi", "non-dropping-particle" : "", "parse-names" : false, "suffix" : "" }, { "dropping-particle" : "", "family" : "Nirmala", "given" : "Irma", "non-dropping-particle" : "", "parse-names" : false, "suffix" : "" } ], "container-title" : "Coding Jurnal Komputer dan Aplikasi Untan", "id" : "ITEM-1", "issue" : "03", "issued" : { "date-parts" : [ [ "2018" ] ] }, "page" : "43-53", "title" : "Rancang Bangun Sistem Monitoring pada Limbah Cair Industri Berbasis Mikrokontroler dengan Antarmuka Website", "type" : "article-journal", "volume" : "06" }, "uris" : [ "http://www.mendeley.com/documents/?uuid=19a90866-2758-4a8c-a8c2-dd0d7140427c" ] } ], "mendeley" : { "formattedCitation" : "[1]", "plainTextFormattedCitation" : "[1]", "previouslyFormattedCitation" : "[1]" }, "properties" : { "noteIndex" : 18 }, "schema" : "https://github.com/citation-style-language/schema/raw/master/csl-citation.json" }</w:instrText>
      </w:r>
      <w:r w:rsidR="003519EC">
        <w:fldChar w:fldCharType="separate"/>
      </w:r>
      <w:r w:rsidR="003519EC" w:rsidRPr="003519EC">
        <w:rPr>
          <w:noProof/>
        </w:rPr>
        <w:t>[1]</w:t>
      </w:r>
      <w:r w:rsidR="003519EC">
        <w:fldChar w:fldCharType="end"/>
      </w:r>
    </w:p>
    <w:p w14:paraId="65AA3901" w14:textId="0E20ECE2" w:rsidR="003130D4" w:rsidRDefault="009F63AC" w:rsidP="007B2028">
      <w:pPr>
        <w:pStyle w:val="Heading3"/>
        <w:spacing w:line="360" w:lineRule="auto"/>
      </w:pPr>
      <w:r>
        <w:t xml:space="preserve">Sistem </w:t>
      </w:r>
      <w:r w:rsidR="003519EC">
        <w:t>Monitoring</w:t>
      </w:r>
    </w:p>
    <w:p w14:paraId="202C5479" w14:textId="358BA1EE" w:rsidR="009F63AC" w:rsidRDefault="009F63AC" w:rsidP="009F63AC">
      <w:r>
        <w:t>Sistem monitoring adalah suatu proses untuk menggumpulkan data dari berbagai sumber daya. Biasanya data yang dikumpulkan merupakan data yang realtime.</w:t>
      </w:r>
      <w:r w:rsidR="004274B7">
        <w:fldChar w:fldCharType="begin" w:fldLock="1"/>
      </w:r>
      <w:r w:rsidR="004274B7">
        <w:instrText>ADDIN CSL_CITATION { "citationItems" : [ { "id" : "ITEM-1", "itemData" : { "abstract" : "Open cluster yang dikembangkan oleh LIPI adalah alternatif pembentukan komputasi parallel fisik berbiaya murah yang dibentuk dari sejumlah komputer dan dibuka untuk publik. Pada umumnya pemakaian sebuah cluster cenderung hanya untuk jaringan tertutup dengan akses dari luar yang terbatas. Seperti kita ketahui algoritma parallel mungkin tampak memiliki speed-up yang tinggi secara teoritis, tetapi saat diimplementasikan ke dalam sistem yang nyata memberikan hasil yang lebih rendah sehingga terdapat beberapa masalah yang dapat membatasi kinerja program parallel diantaranya memory contension, Kode sekuensial yang berlebihan, Delay komunikasi, Delay sinkronisasi, dan lain-lain. Sebagai", "author" : [ { "dropping-particle" : "", "family" : "OHARA", "given" : "G.J", "non-dropping-particle" : "", "parse-names" : false, "suffix" : "" } ], "container-title" : "Jurusan Teknik Elektro Sekolah Tinggi Teknologi Telkom Bandung.", "id" : "ITEM-1", "issued" : { "date-parts" : [ [ "2005" ] ] }, "page" : "22", "title" : "Aplikasi Sistem Monitoring Berbasis Web Untuk Open Cluster", "type" : "article-journal" }, "uris" : [ "http://www.mendeley.com/documents/?uuid=4fb319fd-c30e-422a-8b61-54f5439b5dbe" ] } ], "mendeley" : { "formattedCitation" : "[5]", "plainTextFormattedCitation" : "[5]", "previouslyFormattedCitation" : "[5]" }, "properties" : { "noteIndex" : 18 }, "schema" : "https://github.com/citation-style-language/schema/raw/master/csl-citation.json" }</w:instrText>
      </w:r>
      <w:r w:rsidR="004274B7">
        <w:fldChar w:fldCharType="separate"/>
      </w:r>
      <w:r w:rsidR="004274B7" w:rsidRPr="004274B7">
        <w:rPr>
          <w:noProof/>
        </w:rPr>
        <w:t>[5]</w:t>
      </w:r>
      <w:r w:rsidR="004274B7">
        <w:fldChar w:fldCharType="end"/>
      </w:r>
      <w:r>
        <w:t xml:space="preserve"> Secara garis besar tahapan dalam sebuah sistem monitoring terbagi dalam tiga proses besar yaitu : </w:t>
      </w:r>
    </w:p>
    <w:p w14:paraId="5835E57F" w14:textId="2A4311A9" w:rsidR="009F63AC" w:rsidRDefault="009F63AC" w:rsidP="009F63AC">
      <w:pPr>
        <w:pStyle w:val="ListParagraph"/>
        <w:numPr>
          <w:ilvl w:val="0"/>
          <w:numId w:val="36"/>
        </w:numPr>
      </w:pPr>
      <w:r>
        <w:t>Proses di dalam pengumpulan data monitoring.</w:t>
      </w:r>
    </w:p>
    <w:p w14:paraId="6A094E05" w14:textId="17D2EDA2" w:rsidR="009F63AC" w:rsidRDefault="009F63AC" w:rsidP="009F63AC">
      <w:pPr>
        <w:pStyle w:val="ListParagraph"/>
        <w:numPr>
          <w:ilvl w:val="0"/>
          <w:numId w:val="36"/>
        </w:numPr>
      </w:pPr>
      <w:r>
        <w:t>Proses di dalam analisis data monitoring.</w:t>
      </w:r>
    </w:p>
    <w:p w14:paraId="0839F656" w14:textId="11612AEA" w:rsidR="009F63AC" w:rsidRDefault="009F63AC" w:rsidP="009F63AC">
      <w:pPr>
        <w:pStyle w:val="ListParagraph"/>
        <w:numPr>
          <w:ilvl w:val="0"/>
          <w:numId w:val="36"/>
        </w:numPr>
      </w:pPr>
      <w:r>
        <w:t>Proses di dalam menampilkan data hasil monitoring</w:t>
      </w:r>
    </w:p>
    <w:p w14:paraId="57B8141F" w14:textId="77777777" w:rsidR="009F63AC" w:rsidRDefault="009F63AC" w:rsidP="009F63AC">
      <w:pPr>
        <w:pStyle w:val="ListParagraph"/>
      </w:pPr>
    </w:p>
    <w:p w14:paraId="11F328C3" w14:textId="49EC45AE" w:rsidR="009F63AC" w:rsidRPr="009F63AC" w:rsidRDefault="009F63AC" w:rsidP="009F63AC">
      <w:pPr>
        <w:pStyle w:val="ListParagraph"/>
      </w:pPr>
      <w:r>
        <w:t xml:space="preserve"> </w:t>
      </w:r>
      <w:r>
        <w:rPr>
          <w:noProof/>
        </w:rPr>
        <w:drawing>
          <wp:inline distT="0" distB="0" distL="0" distR="0" wp14:anchorId="2E68182A" wp14:editId="75030EF1">
            <wp:extent cx="3855654" cy="1626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png"/>
                    <pic:cNvPicPr/>
                  </pic:nvPicPr>
                  <pic:blipFill>
                    <a:blip r:embed="rId11">
                      <a:extLst>
                        <a:ext uri="{28A0092B-C50C-407E-A947-70E740481C1C}">
                          <a14:useLocalDpi xmlns:a14="http://schemas.microsoft.com/office/drawing/2010/main" val="0"/>
                        </a:ext>
                      </a:extLst>
                    </a:blip>
                    <a:stretch>
                      <a:fillRect/>
                    </a:stretch>
                  </pic:blipFill>
                  <pic:spPr>
                    <a:xfrm>
                      <a:off x="0" y="0"/>
                      <a:ext cx="3899977" cy="1645587"/>
                    </a:xfrm>
                    <a:prstGeom prst="rect">
                      <a:avLst/>
                    </a:prstGeom>
                  </pic:spPr>
                </pic:pic>
              </a:graphicData>
            </a:graphic>
          </wp:inline>
        </w:drawing>
      </w:r>
    </w:p>
    <w:p w14:paraId="1F743F45" w14:textId="7A4B8B03" w:rsidR="00DC1A20" w:rsidRDefault="00207665" w:rsidP="007B2028">
      <w:pPr>
        <w:pStyle w:val="Heading3"/>
        <w:spacing w:line="360" w:lineRule="auto"/>
      </w:pPr>
      <w:r>
        <w:t>Website</w:t>
      </w:r>
    </w:p>
    <w:p w14:paraId="3F20F6F0" w14:textId="550A2504" w:rsidR="00207665" w:rsidRPr="00207665" w:rsidRDefault="00207665" w:rsidP="00207665">
      <w:pPr>
        <w:spacing w:line="360" w:lineRule="auto"/>
      </w:pPr>
      <w:r>
        <w:t>Pengertian website adalah “kumpulan halaman web yang dipublikasikan di internet dengan nama domain/URL (Uniform Resource Locator) yang</w:t>
      </w:r>
      <w:r>
        <w:t xml:space="preserve"> s</w:t>
      </w:r>
      <w:r>
        <w:t>etiap pengguna internet dapat mengaksesnya dengan memasukkan alamat.</w:t>
      </w:r>
      <w:r>
        <w:fldChar w:fldCharType="begin" w:fldLock="1"/>
      </w:r>
      <w:r>
        <w:instrText>ADDIN CSL_CITATION { "citationItems" : [ { "id" : "ITEM-1", "itemData" : { "DOI" : "10.36549/ijis.v3i1.37", "ISSN" : "2614-7173", "abstract" : "Perusahaan Daerah Air Minum (PDAM) Kota Ternate merupakan Badan Usaha Milik Daerah (BUMD) yang pelayanan pengaduan air kepada pelanggan masih bersifat konvensional dimana pelanggan yang ingin mengadukan keluhannya harus datang ke kantor unit wilayah PDAM Kota Ternate proses penggaduanpun hanya dapat dilakukan pada hari kerja yaitu Senin - Jumat mulai dari Pukul 07.30 - 15.00 wit. Diluar waktu tersebut pelanggan tidak dapat menyampaikan keluhannya sehingga dianggap kurang efektif. Penilitian ini dilakukan pada kantor Perusahaan Air Minum (PDAM) Kota Ternate, Bertujuan untuk merancang Sistem Informasi Pengaduan Pelanggan Air Berbasis Web, Metode pengumpulan data yang digunakan Observasi, wawancara, Metode Pendekatan dan Pengembangan Sistem menggunakan pendekatan sistem Bottom-up dan model pengembangan sistem secara waterfall dengan model rancangan Sistem DFD dan ERD. Bahasa Pemrograman yang digunakan adalah HTML, CSS, PHP, serta databasenya menggunakan MySQl. Metode Pengujian Sistem yang digunakan adalah metode uji blackbox yaitu menguji setiap fungsi menu-menu yang ada pada sistem. dengan adanya sistem ini diharapkan mempermudah pelanggan dalam mengadukan keluhan air di manapun dan kapanpun tanpa harus datang ke kantor PDAM Kota TernateKata kunci: Sistem Informasi, Keluhan Pelanggan Air, Website", "author" : [ { "dropping-particle" : "", "family" : ".", "given" : "Nofyat", "non-dropping-particle" : "", "parse-names" : false, "suffix" : "" }, { "dropping-particle" : "", "family" : "Ibrahim", "given" : "Adelina", "non-dropping-particle" : "", "parse-names" : false, "suffix" : "" }, { "dropping-particle" : "", "family" : "Ambarita", "given" : "Arisandy", "non-dropping-particle" : "", "parse-names" : false, "suffix" : "" } ], "container-title" : "IJIS - Indonesian Journal On Information System", "id" : "ITEM-1", "issue" : "1", "issued" : { "date-parts" : [ [ "2018" ] ] }, "title" : "Sistem Informasi Pengaduan Pelanggan Air Berbasis Website Pada Pdam Kota Ternate", "type" : "article-journal", "volume" : "3" }, "uris" : [ "http://www.mendeley.com/documents/?uuid=c4040a3f-1337-4041-9eb6-54198d65f4a1" ] } ], "mendeley" : { "formattedCitation" : "[6]", "plainTextFormattedCitation" : "[6]", "previouslyFormattedCitation" : "[6]" }, "properties" : { "noteIndex" : 18 }, "schema" : "https://github.com/citation-style-language/schema/raw/master/csl-citation.json" }</w:instrText>
      </w:r>
      <w:r>
        <w:fldChar w:fldCharType="separate"/>
      </w:r>
      <w:r w:rsidRPr="00207665">
        <w:rPr>
          <w:noProof/>
        </w:rPr>
        <w:t>[6]</w:t>
      </w:r>
      <w:r>
        <w:fldChar w:fldCharType="end"/>
      </w:r>
      <w:r>
        <w:t xml:space="preserve"> </w:t>
      </w:r>
      <w:r>
        <w:t>Hal ini dimungkinkan dengan adanya teknologi World Wide Web (WWW)</w:t>
      </w:r>
      <w:r>
        <w:t>.</w:t>
      </w:r>
      <w:r w:rsidRPr="00207665">
        <w:t xml:space="preserve"> </w:t>
      </w:r>
      <w:r w:rsidRPr="00207665">
        <w:t xml:space="preserve">Halaman web biasanya adalah dokumen yang ditulis dalam format HTML (Hyper Text Markup Language) dan diakses melalui HTTP. HTTPS adalah protokol yang </w:t>
      </w:r>
      <w:r w:rsidRPr="00207665">
        <w:lastRenderedPageBreak/>
        <w:t>mentransmisikan berbagai informasi dari server suatu website yang ditampilkan kepada pengguna atau pengguna melalui browser.</w:t>
      </w:r>
    </w:p>
    <w:p w14:paraId="014FA610" w14:textId="2BC2D0B9" w:rsidR="00937B71" w:rsidRDefault="00647CCE" w:rsidP="007B2028">
      <w:pPr>
        <w:pStyle w:val="Heading3"/>
        <w:spacing w:line="360" w:lineRule="auto"/>
      </w:pPr>
      <w:r>
        <w:t>Pengertian Database</w:t>
      </w:r>
    </w:p>
    <w:p w14:paraId="6BCE140F" w14:textId="6E6900AE" w:rsidR="00647CCE" w:rsidRPr="00647CCE" w:rsidRDefault="00647CCE" w:rsidP="00647CCE">
      <w:pPr>
        <w:spacing w:line="360" w:lineRule="auto"/>
      </w:pPr>
      <w:r>
        <w:t>Database adalah struktur penyimpanan data. Menambah, menggunakan dan mengolah data yang disimpan dalam database komputer diperlukan</w:t>
      </w:r>
      <w:r>
        <w:t xml:space="preserve"> s</w:t>
      </w:r>
      <w:r>
        <w:t>ebuah sistem manajemen database seperti MySQL Server.</w:t>
      </w:r>
      <w:r>
        <w:fldChar w:fldCharType="begin" w:fldLock="1"/>
      </w:r>
      <w:r>
        <w:instrText>ADDIN CSL_CITATION { "citationItems" : [ { "id" : "ITEM-1", "itemData" : { "DOI" : "10.36549/ijis.v3i1.37", "ISSN" : "2614-7173", "abstract" : "Perusahaan Daerah Air Minum (PDAM) Kota Ternate merupakan Badan Usaha Milik Daerah (BUMD) yang pelayanan pengaduan air kepada pelanggan masih bersifat konvensional dimana pelanggan yang ingin mengadukan keluhannya harus datang ke kantor unit wilayah PDAM Kota Ternate proses penggaduanpun hanya dapat dilakukan pada hari kerja yaitu Senin - Jumat mulai dari Pukul 07.30 - 15.00 wit. Diluar waktu tersebut pelanggan tidak dapat menyampaikan keluhannya sehingga dianggap kurang efektif. Penilitian ini dilakukan pada kantor Perusahaan Air Minum (PDAM) Kota Ternate, Bertujuan untuk merancang Sistem Informasi Pengaduan Pelanggan Air Berbasis Web, Metode pengumpulan data yang digunakan Observasi, wawancara, Metode Pendekatan dan Pengembangan Sistem menggunakan pendekatan sistem Bottom-up dan model pengembangan sistem secara waterfall dengan model rancangan Sistem DFD dan ERD. Bahasa Pemrograman yang digunakan adalah HTML, CSS, PHP, serta databasenya menggunakan MySQl. Metode Pengujian Sistem yang digunakan adalah metode uji blackbox yaitu menguji setiap fungsi menu-menu yang ada pada sistem. dengan adanya sistem ini diharapkan mempermudah pelanggan dalam mengadukan keluhan air di manapun dan kapanpun tanpa harus datang ke kantor PDAM Kota TernateKata kunci: Sistem Informasi, Keluhan Pelanggan Air, Website", "author" : [ { "dropping-particle" : "", "family" : ".", "given" : "Nofyat", "non-dropping-particle" : "", "parse-names" : false, "suffix" : "" }, { "dropping-particle" : "", "family" : "Ibrahim", "given" : "Adelina", "non-dropping-particle" : "", "parse-names" : false, "suffix" : "" }, { "dropping-particle" : "", "family" : "Ambarita", "given" : "Arisandy", "non-dropping-particle" : "", "parse-names" : false, "suffix" : "" } ], "container-title" : "IJIS - Indonesian Journal On Information System", "id" : "ITEM-1", "issue" : "1", "issued" : { "date-parts" : [ [ "2018" ] ] }, "title" : "Sistem Informasi Pengaduan Pelanggan Air Berbasis Website Pada Pdam Kota Ternate", "type" : "article-journal", "volume" : "3" }, "uris" : [ "http://www.mendeley.com/documents/?uuid=c4040a3f-1337-4041-9eb6-54198d65f4a1" ] } ], "mendeley" : { "formattedCitation" : "[6]", "plainTextFormattedCitation" : "[6]", "previouslyFormattedCitation" : "[6]" }, "properties" : { "noteIndex" : 19 }, "schema" : "https://github.com/citation-style-language/schema/raw/master/csl-citation.json" }</w:instrText>
      </w:r>
      <w:r>
        <w:fldChar w:fldCharType="separate"/>
      </w:r>
      <w:r w:rsidRPr="00647CCE">
        <w:rPr>
          <w:noProof/>
        </w:rPr>
        <w:t>[6]</w:t>
      </w:r>
      <w:r>
        <w:fldChar w:fldCharType="end"/>
      </w:r>
      <w:r w:rsidRPr="00647CCE">
        <w:t xml:space="preserve"> </w:t>
      </w:r>
      <w:r>
        <w:t>Basis data didefinisikan sebagai kantor pusat atau gudang data tempat data bersarang atau dikumpulkan. Prinsip utama database adalah pengorganisasian data yang bertujuan</w:t>
      </w:r>
      <w:r>
        <w:t xml:space="preserve"> </w:t>
      </w:r>
      <w:r>
        <w:t>fleksibilitas maksimum dan kecepatan dalam memperoleh informasi. </w:t>
      </w:r>
    </w:p>
    <w:p w14:paraId="17D85052" w14:textId="5460DE5D" w:rsidR="00291DD4" w:rsidRDefault="00647CCE" w:rsidP="007B2028">
      <w:pPr>
        <w:pStyle w:val="Heading3"/>
        <w:spacing w:line="360" w:lineRule="auto"/>
      </w:pPr>
      <w:r>
        <w:t>MYSQL</w:t>
      </w:r>
    </w:p>
    <w:p w14:paraId="233F7805" w14:textId="257D39CA" w:rsidR="00647CCE" w:rsidRPr="00647CCE" w:rsidRDefault="00647CCE" w:rsidP="00647CCE">
      <w:pPr>
        <w:spacing w:line="360" w:lineRule="auto"/>
      </w:pPr>
      <w:r w:rsidRPr="00647CCE">
        <w:t>Dalam perkembangannya, MYSQL disebut juga SQL, yang berasal dari kata Structured Query Language. SQL adalah bahasa terstruktur yang digunakan khusus untuk menangani database. SQL pertama kali didefinisikan oleh American National Standards Institute (ANSI) pada tahun 1986. MYSQL adalah sistem manajemen basis data sumber terbuka</w:t>
      </w:r>
      <w:r>
        <w:t xml:space="preserve"> atau open source.</w:t>
      </w:r>
      <w:r w:rsidR="00D1521D">
        <w:fldChar w:fldCharType="begin" w:fldLock="1"/>
      </w:r>
      <w:r w:rsidR="00D1521D">
        <w:instrText>ADDIN CSL_CITATION { "citationItems" : [ { "id" : "ITEM-1", "itemData" : { "abstract" : "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 "author" : [ { "dropping-particle" : "", "family" : "Novendri", "given" : "", "non-dropping-particle" : "", "parse-names" : false, "suffix" : "" } ], "container-title" : "Lentera Dumai", "id" : "ITEM-1", "issue" : "2", "issued" : { "date-parts" : [ [ "2019" ] ] }, "page" : "46-57", "title" : "Pengertian Web", "type" : "article-journal", "volume" : "10" }, "uris" : [ "http://www.mendeley.com/documents/?uuid=ad746f59-886f-49d5-8e5a-4c631fad6c91" ] } ], "mendeley" : { "formattedCitation" : "[7]", "plainTextFormattedCitation" : "[7]", "previouslyFormattedCitation" : "[7]" }, "properties" : { "noteIndex" : 19 }, "schema" : "https://github.com/citation-style-language/schema/raw/master/csl-citation.json" }</w:instrText>
      </w:r>
      <w:r w:rsidR="00D1521D">
        <w:fldChar w:fldCharType="separate"/>
      </w:r>
      <w:r w:rsidR="00D1521D" w:rsidRPr="00D1521D">
        <w:rPr>
          <w:noProof/>
        </w:rPr>
        <w:t>[7]</w:t>
      </w:r>
      <w:r w:rsidR="00D1521D">
        <w:fldChar w:fldCharType="end"/>
      </w:r>
      <w:r w:rsidR="00D1521D" w:rsidRPr="00D1521D">
        <w:t xml:space="preserve"> </w:t>
      </w:r>
      <w:r w:rsidR="00D1521D">
        <w:t>MYSQL merupakan sistem manajemen database yang bersifat relational. Artinya, data yang dikelola dalam database yang akan diletakkan pada beberapa tabel yang terpisah sehingga manipulasi data akan jauh lebih cepat. MYSQL dapat digunakan untuk mengelola database mulai</w:t>
      </w:r>
      <w:r w:rsidR="00D1521D">
        <w:t xml:space="preserve"> </w:t>
      </w:r>
      <w:r w:rsidR="00D1521D">
        <w:t>dari yang kecil sampai dengan yang sangat besar.</w:t>
      </w:r>
    </w:p>
    <w:p w14:paraId="4FB171C6" w14:textId="2565DF06" w:rsidR="00BA13E9" w:rsidRDefault="004274B7" w:rsidP="007B2028">
      <w:pPr>
        <w:pStyle w:val="Heading3"/>
        <w:spacing w:line="360" w:lineRule="auto"/>
      </w:pPr>
      <w:r>
        <w:t>Framework</w:t>
      </w:r>
    </w:p>
    <w:p w14:paraId="1CFAAEF1" w14:textId="00A07306" w:rsidR="00ED3EEA" w:rsidRDefault="004274B7" w:rsidP="007B2028">
      <w:pPr>
        <w:spacing w:line="360" w:lineRule="auto"/>
      </w:pPr>
      <w:r>
        <w:t>Framework adalah kumpulan intruksi-intruksi yang dikumpulkan dalam class dan function-function dengan fungsi masing-masing untuk memudahkan developer dalam memanggilnya tanpa harus menuliskan syntax program yang sama berulang-ulang serta dapat menghemat waktu</w:t>
      </w:r>
      <w:r>
        <w:t>.</w:t>
      </w:r>
      <w:r>
        <w:fldChar w:fldCharType="begin" w:fldLock="1"/>
      </w:r>
      <w:r>
        <w:instrText>ADDIN CSL_CITATION { "citationItems" : [ { "id" : "ITEM-1", "itemData" : { "DOI" : "10.37676/jmi.v16i1.1121", "ISSN" : "1858-2680", "abstract" : "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u00a0database.\r Kata Kunci : Rumah Sakit, Puskesmas, Klinik, Sistem Informasi, Waterfall, Use Case Diagram, Activity Diagarm, Class Diagram, Sequence Diagram Framework Codeigniter dan MySQL.", "author" : [ { "dropping-particle" : "", "family" : "Sallaby", "given" : "Achmad Fikri", "non-dropping-particle" : "", "parse-names" : false, "suffix" : "" }, { "dropping-particle" : "", "family" : "Kanedi", "given" : "Indra", "non-dropping-particle" : "", "parse-names" : false, "suffix" : "" } ], "container-title" : "Jurnal Media Infotama", "id" : "ITEM-1", "issue" : "1", "issued" : { "date-parts" : [ [ "2020" ] ] }, "page" : "48-53", "title" : "Perancangan Sistem Informasi Jadwal Dokter Menggunakan Framework Codeigniter", "type" : "article-journal", "volume" : "16" }, "uris" : [ "http://www.mendeley.com/documents/?uuid=eab84329-a264-4a42-bfb0-ab1cd99e86d8" ] } ], "mendeley" : { "formattedCitation" : "[8]", "plainTextFormattedCitation" : "[8]", "previouslyFormattedCitation" : "[8]" }, "properties" : { "noteIndex" : 19 }, "schema" : "https://github.com/citation-style-language/schema/raw/master/csl-citation.json" }</w:instrText>
      </w:r>
      <w:r>
        <w:fldChar w:fldCharType="separate"/>
      </w:r>
      <w:r w:rsidRPr="004274B7">
        <w:rPr>
          <w:noProof/>
        </w:rPr>
        <w:t>[8]</w:t>
      </w:r>
      <w:r>
        <w:fldChar w:fldCharType="end"/>
      </w:r>
    </w:p>
    <w:p w14:paraId="41CC0B49" w14:textId="5AF94839" w:rsidR="005A4881" w:rsidRDefault="005A4881" w:rsidP="005A4881">
      <w:pPr>
        <w:pStyle w:val="Heading3"/>
        <w:spacing w:before="0" w:after="240"/>
      </w:pPr>
      <w:r>
        <w:t>UML (Unified Modelling Language)</w:t>
      </w:r>
    </w:p>
    <w:p w14:paraId="2854A68C" w14:textId="223B0273" w:rsidR="005A4881" w:rsidRDefault="005A4881" w:rsidP="005A4881">
      <w:pPr>
        <w:spacing w:after="240" w:line="360" w:lineRule="auto"/>
      </w:pPr>
      <w:r>
        <w:t>UML</w:t>
      </w:r>
      <w:r>
        <w:rPr>
          <w:spacing w:val="1"/>
        </w:rPr>
        <w:t xml:space="preserve"> </w:t>
      </w:r>
      <w:r>
        <w:t>merupakan</w:t>
      </w:r>
      <w:r>
        <w:rPr>
          <w:spacing w:val="1"/>
        </w:rPr>
        <w:t xml:space="preserve"> </w:t>
      </w:r>
      <w:r>
        <w:t>bahasa</w:t>
      </w:r>
      <w:r>
        <w:rPr>
          <w:spacing w:val="1"/>
        </w:rPr>
        <w:t xml:space="preserve"> </w:t>
      </w:r>
      <w:r>
        <w:t>visual</w:t>
      </w:r>
      <w:r>
        <w:rPr>
          <w:spacing w:val="1"/>
        </w:rPr>
        <w:t xml:space="preserve"> </w:t>
      </w:r>
      <w:r>
        <w:t>untuk</w:t>
      </w:r>
      <w:r>
        <w:rPr>
          <w:spacing w:val="1"/>
        </w:rPr>
        <w:t xml:space="preserve"> </w:t>
      </w:r>
      <w:r>
        <w:t>pemodelan</w:t>
      </w:r>
      <w:r>
        <w:rPr>
          <w:spacing w:val="1"/>
        </w:rPr>
        <w:t xml:space="preserve"> </w:t>
      </w:r>
      <w:r>
        <w:t>dan</w:t>
      </w:r>
      <w:r>
        <w:rPr>
          <w:spacing w:val="1"/>
        </w:rPr>
        <w:t xml:space="preserve"> </w:t>
      </w:r>
      <w:r>
        <w:t>komunikasi</w:t>
      </w:r>
      <w:r>
        <w:rPr>
          <w:spacing w:val="1"/>
        </w:rPr>
        <w:t xml:space="preserve"> </w:t>
      </w:r>
      <w:r>
        <w:t>mengenai</w:t>
      </w:r>
      <w:r>
        <w:rPr>
          <w:spacing w:val="1"/>
        </w:rPr>
        <w:t xml:space="preserve"> </w:t>
      </w:r>
      <w:r>
        <w:t>sebuah</w:t>
      </w:r>
      <w:r>
        <w:rPr>
          <w:spacing w:val="-57"/>
        </w:rPr>
        <w:t xml:space="preserve"> </w:t>
      </w:r>
      <w:r>
        <w:t>sistem dengan menggunakan diagram dan teks-teks pendukung. Dapat ditarik kesimpulan bahwa</w:t>
      </w:r>
      <w:r>
        <w:rPr>
          <w:spacing w:val="-57"/>
        </w:rPr>
        <w:t xml:space="preserve"> </w:t>
      </w:r>
      <w:r>
        <w:t>UML adalah pemodelan visual yang dibuat untuk memenuhi perancangan pembangunan sistem</w:t>
      </w:r>
      <w:r>
        <w:rPr>
          <w:spacing w:val="1"/>
        </w:rPr>
        <w:t xml:space="preserve"> </w:t>
      </w:r>
      <w:r>
        <w:t>yang</w:t>
      </w:r>
      <w:r>
        <w:rPr>
          <w:spacing w:val="-1"/>
        </w:rPr>
        <w:t xml:space="preserve"> </w:t>
      </w:r>
      <w:r>
        <w:t>berorientasikan pada</w:t>
      </w:r>
      <w:r>
        <w:rPr>
          <w:spacing w:val="3"/>
        </w:rPr>
        <w:t xml:space="preserve"> </w:t>
      </w:r>
      <w:r>
        <w:t>objek atau OOP</w:t>
      </w:r>
      <w:r>
        <w:fldChar w:fldCharType="begin" w:fldLock="1"/>
      </w:r>
      <w:r>
        <w:instrText>ADDIN CSL_CITATION { "citationItems" : [ { "id" : "ITEM-1", "itemData" : { "DOI" : "10.14421/jiska.2017.21-05", "ISSN" : "2527-5836", "abstract" : "Direktori bisnis adalah sebuah website atau media cetak yang berisi daftar berbagai bisnis dalam kategori tertentu. Dengan adanya Direktori bisnis pengusaha dan entrepreneur dapat menjangkau pasar yang tak terbatas oleh wilayah. Dalam Penelitian ini akan dibangun sebuah direktori bisnis bernama Bisnisbisnis.ID berbasis website. Penelitian ini lebih difokuskan pada pembuatan Modul Back-End Artikel dari website Bisnisbisnis.ID. Website dibangun dengan menggunakan Framework Laravel dan MySql sebagai database. Dari hasil penelitian ini\u00a0 didapatkan hasil yaitu modul artikel telah berhasil dibuat dan berdasarkan hasil pengujian menggunakan metode Black-Box testing didapati kesimpulan bahwa fungsi yang dibuat sudah sesuai dengan requirement system.", "author" : [ { "dropping-particle" : "", "family" : "Luthfi", "given" : "Farizan", "non-dropping-particle" : "", "parse-names" : false, "suffix" : "" } ], "container-title" : "JISKA (Jurnal Informatika Sunan Kalijaga)", "id" : "ITEM-1", "issue" : "1", "issued" : { "date-parts" : [ [ "2017" ] ] }, "page" : "34-41", "title" : "Penggunaan Framework Laravel dalam Rancang Bangun Modul Back-End Artikel Website Bisnisbisnis.ID", "type" : "article-journal", "volume" : "2" }, "uris" : [ "http://www.mendeley.com/documents/?uuid=46a52bbd-3466-4b53-b4aa-752864d92edf" ] } ], "mendeley" : { "formattedCitation" : "[9]", "plainTextFormattedCitation" : "[9]", "previouslyFormattedCitation" : "[9]" }, "properties" : { "noteIndex" : 19 }, "schema" : "https://github.com/citation-style-language/schema/raw/master/csl-citation.json" }</w:instrText>
      </w:r>
      <w:r>
        <w:fldChar w:fldCharType="separate"/>
      </w:r>
      <w:r w:rsidRPr="005A4881">
        <w:rPr>
          <w:noProof/>
        </w:rPr>
        <w:t>[9]</w:t>
      </w:r>
      <w:r>
        <w:fldChar w:fldCharType="end"/>
      </w:r>
    </w:p>
    <w:p w14:paraId="4CD9C820" w14:textId="5505B127" w:rsidR="005A4881" w:rsidRDefault="005A4881" w:rsidP="005A4881">
      <w:pPr>
        <w:spacing w:after="240" w:line="360" w:lineRule="auto"/>
      </w:pPr>
      <w:r>
        <w:lastRenderedPageBreak/>
        <w:t xml:space="preserve">Berikut klasifikasi model diagram </w:t>
      </w:r>
      <w:proofErr w:type="gramStart"/>
      <w:r>
        <w:t>padaUML</w:t>
      </w:r>
      <w:r w:rsidR="007250D2">
        <w:t xml:space="preserve"> :</w:t>
      </w:r>
      <w:proofErr w:type="gramEnd"/>
    </w:p>
    <w:p w14:paraId="566A0380" w14:textId="17961994" w:rsidR="007250D2" w:rsidRDefault="007250D2" w:rsidP="007250D2">
      <w:pPr>
        <w:pStyle w:val="ListParagraph"/>
        <w:numPr>
          <w:ilvl w:val="0"/>
          <w:numId w:val="41"/>
        </w:numPr>
        <w:spacing w:after="240" w:line="360" w:lineRule="auto"/>
      </w:pPr>
      <w:r>
        <w:t>Use Case Diagram</w:t>
      </w:r>
    </w:p>
    <w:p w14:paraId="745FFD95" w14:textId="25EEE065" w:rsidR="00A72E33" w:rsidRDefault="00A72E33" w:rsidP="00A72E33">
      <w:pPr>
        <w:pStyle w:val="ListParagraph"/>
        <w:spacing w:after="240" w:line="360" w:lineRule="auto"/>
      </w:pPr>
      <w:r>
        <w:t>Use case diagram dapat digunakan selama proses analisa untuk menangkap requirements atau permintaan terhadap sistem dan untuk memahami bagaimana sistem tersebut harus bekerja</w:t>
      </w:r>
      <w:r>
        <w:t>.</w:t>
      </w:r>
      <w:r>
        <w:fldChar w:fldCharType="begin" w:fldLock="1"/>
      </w:r>
      <w:r>
        <w:instrText>ADDIN CSL_CITATION { "citationItems" : [ { "id" : "ITEM-1", "itemData" : { "ISSN" : "2541-2019", "abstract" : "Health services to the community is the most important part to increase awareness, willingness and ability to live healthy for every person to realize the optimal health status of society. Patient or community satisfaction of the services provided by the puskemas is strongly influenced by the speed and determination of the officers in handling the patient, starting from the patient registering until the patient is examined by medical personnel to get the medication for the illness he complains about.Data collection of inpatients at Puskesmas Lubuk Buaya Padang is still using conventional way that records manual patient data in a book and in handling patient sometimes patient often forgot or lost her visit card when she return treatment then officer will directly return make visit card for missing. This method is certainly not maximal or less optimal so that many obstacles faced by the officers and patients who come treatment and also resulted in redundancy of data and reports that must be issued often experience delays. Stages of research that has been done by analyzing the system is running to produce a fast, accurate and easy information.Utilization of information system at puskesmas begins with software modeling (UML) which is a very reliable tool in developing object oriented system, while UML diagram used in this research is use case diagram, class diagram, activity diagram, sequence diagram, state diagrams and collaboration diagrams. so that obtained a systematic design for the design of applications using PHP and MySQL programming language.The design of patient data information system application that has been done for processing transaction data which was originally done manually into computerization can simplify the data processing so that it can be done quickly and accurately, and the information generated in the form of more complete report.", "author" : [ { "dropping-particle" : "", "family" : "Putra", "given" : "Hendra Nusa", "non-dropping-particle" : "", "parse-names" : false, "suffix" : "" } ], "container-title" : "Sinkron : jurnal dan penelitian teknik informatika", "id" : "ITEM-1", "issue" : "2", "issued" : { "date-parts" : [ [ "2018" ] ] }, "page" : "67-77", "title" : "Implementasi Diagram UML (Unified Modelling Language) dalam Perancangan Aplikasi Data Pasien Rawat Inap pada Puskesmas Lubuk Buaya", "type" : "article-journal", "volume" : "2" }, "uris" : [ "http://www.mendeley.com/documents/?uuid=276e359a-2942-40b0-9a88-5692d5c23c52" ] } ], "mendeley" : { "formattedCitation" : "[10]", "plainTextFormattedCitation" : "[10]", "previouslyFormattedCitation" : "[10]" }, "properties" : { "noteIndex" : 20 }, "schema" : "https://github.com/citation-style-language/schema/raw/master/csl-citation.json" }</w:instrText>
      </w:r>
      <w:r>
        <w:fldChar w:fldCharType="separate"/>
      </w:r>
      <w:r w:rsidRPr="00A72E33">
        <w:rPr>
          <w:noProof/>
        </w:rPr>
        <w:t>[10]</w:t>
      </w:r>
      <w:r>
        <w:fldChar w:fldCharType="end"/>
      </w:r>
    </w:p>
    <w:p w14:paraId="58234C0C" w14:textId="5D54E7D5" w:rsidR="00A72E33" w:rsidRDefault="00A72E33" w:rsidP="00A72E33">
      <w:pPr>
        <w:pStyle w:val="ListParagraph"/>
        <w:spacing w:after="240" w:line="360" w:lineRule="auto"/>
      </w:pPr>
      <w:r>
        <w:rPr>
          <w:noProof/>
        </w:rPr>
        <w:drawing>
          <wp:inline distT="0" distB="0" distL="0" distR="0" wp14:anchorId="2DAAA6C7" wp14:editId="5B5B6C41">
            <wp:extent cx="4143375" cy="5438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nship-rendi-simbol-use-case.png"/>
                    <pic:cNvPicPr/>
                  </pic:nvPicPr>
                  <pic:blipFill>
                    <a:blip r:embed="rId12">
                      <a:extLst>
                        <a:ext uri="{28A0092B-C50C-407E-A947-70E740481C1C}">
                          <a14:useLocalDpi xmlns:a14="http://schemas.microsoft.com/office/drawing/2010/main" val="0"/>
                        </a:ext>
                      </a:extLst>
                    </a:blip>
                    <a:stretch>
                      <a:fillRect/>
                    </a:stretch>
                  </pic:blipFill>
                  <pic:spPr>
                    <a:xfrm>
                      <a:off x="0" y="0"/>
                      <a:ext cx="4143375" cy="5438775"/>
                    </a:xfrm>
                    <a:prstGeom prst="rect">
                      <a:avLst/>
                    </a:prstGeom>
                  </pic:spPr>
                </pic:pic>
              </a:graphicData>
            </a:graphic>
          </wp:inline>
        </w:drawing>
      </w:r>
    </w:p>
    <w:p w14:paraId="1D4EB7A3" w14:textId="29ABFDF3" w:rsidR="00A72E33" w:rsidRDefault="00A72E33" w:rsidP="00A72E33">
      <w:pPr>
        <w:pStyle w:val="ListParagraph"/>
        <w:spacing w:after="240" w:line="360" w:lineRule="auto"/>
      </w:pPr>
    </w:p>
    <w:p w14:paraId="463A1896" w14:textId="3DCE0D02" w:rsidR="00A72E33" w:rsidRDefault="00A72E33" w:rsidP="00A72E33">
      <w:pPr>
        <w:pStyle w:val="ListParagraph"/>
        <w:spacing w:after="240" w:line="360" w:lineRule="auto"/>
      </w:pPr>
    </w:p>
    <w:p w14:paraId="24D5C964" w14:textId="389BB5A1" w:rsidR="00A72E33" w:rsidRDefault="00A72E33" w:rsidP="00A72E33">
      <w:pPr>
        <w:pStyle w:val="ListParagraph"/>
        <w:spacing w:after="240" w:line="360" w:lineRule="auto"/>
      </w:pPr>
    </w:p>
    <w:p w14:paraId="4893B316" w14:textId="654A2569" w:rsidR="00A72E33" w:rsidRDefault="00A72E33" w:rsidP="00A72E33">
      <w:pPr>
        <w:pStyle w:val="ListParagraph"/>
        <w:spacing w:after="240" w:line="360" w:lineRule="auto"/>
      </w:pPr>
    </w:p>
    <w:p w14:paraId="688A25DA" w14:textId="1DC5F9EF" w:rsidR="00A72E33" w:rsidRDefault="00A72E33" w:rsidP="00A72E33">
      <w:pPr>
        <w:pStyle w:val="ListParagraph"/>
        <w:numPr>
          <w:ilvl w:val="0"/>
          <w:numId w:val="41"/>
        </w:numPr>
        <w:spacing w:after="240" w:line="360" w:lineRule="auto"/>
      </w:pPr>
      <w:r>
        <w:lastRenderedPageBreak/>
        <w:t>Class Diagram</w:t>
      </w:r>
    </w:p>
    <w:p w14:paraId="4F120E6E" w14:textId="0A607DFD" w:rsidR="00A72E33" w:rsidRDefault="00A72E33" w:rsidP="00A72E33">
      <w:pPr>
        <w:pStyle w:val="ListParagraph"/>
        <w:spacing w:after="240" w:line="360" w:lineRule="auto"/>
        <w:rPr>
          <w:noProof/>
        </w:rPr>
      </w:pPr>
      <w:r>
        <w:t>Class diagram memberikan gambaran hubungan antara tabel-tabel yang ada dalam database. Masing</w:t>
      </w:r>
      <w:r>
        <w:t xml:space="preserve"> - </w:t>
      </w:r>
      <w:r>
        <w:t>masing class memiliki atribut dan metode atau fungsi sesuai dengan proses yang terjadi.</w:t>
      </w:r>
      <w:r>
        <w:fldChar w:fldCharType="begin" w:fldLock="1"/>
      </w:r>
      <w:r>
        <w:instrText>ADDIN CSL_CITATION { "citationItems" : [ { "id" : "ITEM-1", "itemData" : { "ISSN" : "2541-2019", "abstract" : "Health services to the community is the most important part to increase awareness, willingness and ability to live healthy for every person to realize the optimal health status of society. Patient or community satisfaction of the services provided by the puskemas is strongly influenced by the speed and determination of the officers in handling the patient, starting from the patient registering until the patient is examined by medical personnel to get the medication for the illness he complains about.Data collection of inpatients at Puskesmas Lubuk Buaya Padang is still using conventional way that records manual patient data in a book and in handling patient sometimes patient often forgot or lost her visit card when she return treatment then officer will directly return make visit card for missing. This method is certainly not maximal or less optimal so that many obstacles faced by the officers and patients who come treatment and also resulted in redundancy of data and reports that must be issued often experience delays. Stages of research that has been done by analyzing the system is running to produce a fast, accurate and easy information.Utilization of information system at puskesmas begins with software modeling (UML) which is a very reliable tool in developing object oriented system, while UML diagram used in this research is use case diagram, class diagram, activity diagram, sequence diagram, state diagrams and collaboration diagrams. so that obtained a systematic design for the design of applications using PHP and MySQL programming language.The design of patient data information system application that has been done for processing transaction data which was originally done manually into computerization can simplify the data processing so that it can be done quickly and accurately, and the information generated in the form of more complete report.", "author" : [ { "dropping-particle" : "", "family" : "Putra", "given" : "Hendra Nusa", "non-dropping-particle" : "", "parse-names" : false, "suffix" : "" } ], "container-title" : "Sinkron : jurnal dan penelitian teknik informatika", "id" : "ITEM-1", "issue" : "2", "issued" : { "date-parts" : [ [ "2018" ] ] }, "page" : "67-77", "title" : "Implementasi Diagram UML (Unified Modelling Language) dalam Perancangan Aplikasi Data Pasien Rawat Inap pada Puskesmas Lubuk Buaya", "type" : "article-journal", "volume" : "2" }, "uris" : [ "http://www.mendeley.com/documents/?uuid=276e359a-2942-40b0-9a88-5692d5c23c52" ] } ], "mendeley" : { "formattedCitation" : "[10]", "plainTextFormattedCitation" : "[10]", "previouslyFormattedCitation" : "[10]" }, "properties" : { "noteIndex" : 21 }, "schema" : "https://github.com/citation-style-language/schema/raw/master/csl-citation.json" }</w:instrText>
      </w:r>
      <w:r>
        <w:fldChar w:fldCharType="separate"/>
      </w:r>
      <w:r w:rsidRPr="00A72E33">
        <w:rPr>
          <w:noProof/>
        </w:rPr>
        <w:t>[10]</w:t>
      </w:r>
      <w:r>
        <w:fldChar w:fldCharType="end"/>
      </w:r>
    </w:p>
    <w:p w14:paraId="32CE12D3" w14:textId="17C30B27" w:rsidR="00A72E33" w:rsidRDefault="00A72E33" w:rsidP="00A72E33">
      <w:pPr>
        <w:pStyle w:val="ListParagraph"/>
        <w:spacing w:after="240" w:line="360" w:lineRule="auto"/>
      </w:pPr>
      <w:r>
        <w:rPr>
          <w:noProof/>
        </w:rPr>
        <w:drawing>
          <wp:inline distT="0" distB="0" distL="0" distR="0" wp14:anchorId="5445B531" wp14:editId="072F8EAE">
            <wp:extent cx="4582633" cy="4033520"/>
            <wp:effectExtent l="0" t="0" r="889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bol-classs-diagram.png"/>
                    <pic:cNvPicPr/>
                  </pic:nvPicPr>
                  <pic:blipFill>
                    <a:blip r:embed="rId13">
                      <a:extLst>
                        <a:ext uri="{28A0092B-C50C-407E-A947-70E740481C1C}">
                          <a14:useLocalDpi xmlns:a14="http://schemas.microsoft.com/office/drawing/2010/main" val="0"/>
                        </a:ext>
                      </a:extLst>
                    </a:blip>
                    <a:stretch>
                      <a:fillRect/>
                    </a:stretch>
                  </pic:blipFill>
                  <pic:spPr>
                    <a:xfrm>
                      <a:off x="0" y="0"/>
                      <a:ext cx="4590923" cy="4040817"/>
                    </a:xfrm>
                    <a:prstGeom prst="rect">
                      <a:avLst/>
                    </a:prstGeom>
                  </pic:spPr>
                </pic:pic>
              </a:graphicData>
            </a:graphic>
          </wp:inline>
        </w:drawing>
      </w:r>
    </w:p>
    <w:p w14:paraId="308FA193" w14:textId="11AE5152" w:rsidR="00A72E33" w:rsidRDefault="00A72E33" w:rsidP="00A72E33">
      <w:pPr>
        <w:pStyle w:val="ListParagraph"/>
        <w:spacing w:after="240" w:line="360" w:lineRule="auto"/>
      </w:pPr>
    </w:p>
    <w:p w14:paraId="67727521" w14:textId="2D0451A0" w:rsidR="00A72E33" w:rsidRDefault="00A72E33" w:rsidP="00A72E33">
      <w:pPr>
        <w:pStyle w:val="ListParagraph"/>
        <w:spacing w:after="240" w:line="360" w:lineRule="auto"/>
      </w:pPr>
    </w:p>
    <w:p w14:paraId="19BC2A6A" w14:textId="62B3DC54" w:rsidR="00A72E33" w:rsidRDefault="00A72E33" w:rsidP="00A72E33">
      <w:pPr>
        <w:pStyle w:val="ListParagraph"/>
        <w:spacing w:after="240" w:line="360" w:lineRule="auto"/>
      </w:pPr>
    </w:p>
    <w:p w14:paraId="291868B8" w14:textId="28762B65" w:rsidR="00A72E33" w:rsidRDefault="00A72E33" w:rsidP="00A72E33">
      <w:pPr>
        <w:pStyle w:val="ListParagraph"/>
        <w:spacing w:after="240" w:line="360" w:lineRule="auto"/>
      </w:pPr>
    </w:p>
    <w:p w14:paraId="586B7F48" w14:textId="2EFED2D6" w:rsidR="00A72E33" w:rsidRDefault="00A72E33" w:rsidP="00A72E33">
      <w:pPr>
        <w:pStyle w:val="ListParagraph"/>
        <w:spacing w:after="240" w:line="360" w:lineRule="auto"/>
      </w:pPr>
    </w:p>
    <w:p w14:paraId="00EB21E1" w14:textId="577F68D0" w:rsidR="00A72E33" w:rsidRDefault="00A72E33" w:rsidP="00A72E33">
      <w:pPr>
        <w:pStyle w:val="ListParagraph"/>
        <w:spacing w:after="240" w:line="360" w:lineRule="auto"/>
      </w:pPr>
    </w:p>
    <w:p w14:paraId="4DE4D69E" w14:textId="5F0A55A5" w:rsidR="00A72E33" w:rsidRDefault="00A72E33" w:rsidP="00A72E33">
      <w:pPr>
        <w:pStyle w:val="ListParagraph"/>
        <w:spacing w:after="240" w:line="360" w:lineRule="auto"/>
      </w:pPr>
    </w:p>
    <w:p w14:paraId="2A848A83" w14:textId="39C288D3" w:rsidR="00A72E33" w:rsidRDefault="00A72E33" w:rsidP="00A72E33">
      <w:pPr>
        <w:pStyle w:val="ListParagraph"/>
        <w:spacing w:after="240" w:line="360" w:lineRule="auto"/>
      </w:pPr>
    </w:p>
    <w:p w14:paraId="7707DA32" w14:textId="034A9E50" w:rsidR="00A72E33" w:rsidRDefault="00A72E33" w:rsidP="00A72E33">
      <w:pPr>
        <w:pStyle w:val="ListParagraph"/>
        <w:spacing w:after="240" w:line="360" w:lineRule="auto"/>
      </w:pPr>
    </w:p>
    <w:p w14:paraId="60A81723" w14:textId="2B8C7CC6" w:rsidR="00A72E33" w:rsidRDefault="00A72E33" w:rsidP="00A72E33">
      <w:pPr>
        <w:pStyle w:val="ListParagraph"/>
        <w:spacing w:after="240" w:line="360" w:lineRule="auto"/>
      </w:pPr>
    </w:p>
    <w:p w14:paraId="479B875B" w14:textId="77777777" w:rsidR="00A72E33" w:rsidRDefault="00A72E33" w:rsidP="00A72E33">
      <w:pPr>
        <w:pStyle w:val="ListParagraph"/>
        <w:spacing w:after="240" w:line="360" w:lineRule="auto"/>
      </w:pPr>
    </w:p>
    <w:p w14:paraId="6C23D9BA" w14:textId="6A9A33AD" w:rsidR="00A72E33" w:rsidRDefault="00A72E33" w:rsidP="00A72E33">
      <w:pPr>
        <w:pStyle w:val="ListParagraph"/>
        <w:numPr>
          <w:ilvl w:val="0"/>
          <w:numId w:val="41"/>
        </w:numPr>
        <w:spacing w:after="240" w:line="360" w:lineRule="auto"/>
      </w:pPr>
      <w:r>
        <w:lastRenderedPageBreak/>
        <w:t>Activity Diagram</w:t>
      </w:r>
    </w:p>
    <w:p w14:paraId="38BD70E7" w14:textId="0AF5F741" w:rsidR="00A72E33" w:rsidRDefault="00A72E33" w:rsidP="00A72E33">
      <w:pPr>
        <w:pStyle w:val="ListParagraph"/>
        <w:spacing w:after="240" w:line="360" w:lineRule="auto"/>
      </w:pPr>
      <w:r>
        <w:t>Activity diagram menggambarkan aktivitas sistem bukan apa yang dilakukan oleh aktor, jadi aktivitas yang dapat dilakukan oleh sistem. Sebuah aktivitas dapat direalisasikan oleh satu use case atau lebih. Aktivitas menggambarkan proses yang berjalan, sementara use case menggambarkan bagaimana aktor menggunakan sistem untuk melakukan aktivitas.</w:t>
      </w:r>
      <w:r>
        <w:fldChar w:fldCharType="begin" w:fldLock="1"/>
      </w:r>
      <w:r>
        <w:instrText>ADDIN CSL_CITATION { "citationItems" : [ { "id" : "ITEM-1", "itemData" : { "ISSN" : "2541-2019", "abstract" : "Health services to the community is the most important part to increase awareness, willingness and ability to live healthy for every person to realize the optimal health status of society. Patient or community satisfaction of the services provided by the puskemas is strongly influenced by the speed and determination of the officers in handling the patient, starting from the patient registering until the patient is examined by medical personnel to get the medication for the illness he complains about.Data collection of inpatients at Puskesmas Lubuk Buaya Padang is still using conventional way that records manual patient data in a book and in handling patient sometimes patient often forgot or lost her visit card when she return treatment then officer will directly return make visit card for missing. This method is certainly not maximal or less optimal so that many obstacles faced by the officers and patients who come treatment and also resulted in redundancy of data and reports that must be issued often experience delays. Stages of research that has been done by analyzing the system is running to produce a fast, accurate and easy information.Utilization of information system at puskesmas begins with software modeling (UML) which is a very reliable tool in developing object oriented system, while UML diagram used in this research is use case diagram, class diagram, activity diagram, sequence diagram, state diagrams and collaboration diagrams. so that obtained a systematic design for the design of applications using PHP and MySQL programming language.The design of patient data information system application that has been done for processing transaction data which was originally done manually into computerization can simplify the data processing so that it can be done quickly and accurately, and the information generated in the form of more complete report.", "author" : [ { "dropping-particle" : "", "family" : "Putra", "given" : "Hendra Nusa", "non-dropping-particle" : "", "parse-names" : false, "suffix" : "" } ], "container-title" : "Sinkron : jurnal dan penelitian teknik informatika", "id" : "ITEM-1", "issue" : "2", "issued" : { "date-parts" : [ [ "2018" ] ] }, "page" : "67-77", "title" : "Implementasi Diagram UML (Unified Modelling Language) dalam Perancangan Aplikasi Data Pasien Rawat Inap pada Puskesmas Lubuk Buaya", "type" : "article-journal", "volume" : "2" }, "uris" : [ "http://www.mendeley.com/documents/?uuid=276e359a-2942-40b0-9a88-5692d5c23c52" ] } ], "mendeley" : { "formattedCitation" : "[10]", "plainTextFormattedCitation" : "[10]", "previouslyFormattedCitation" : "[10]" }, "properties" : { "noteIndex" : 21 }, "schema" : "https://github.com/citation-style-language/schema/raw/master/csl-citation.json" }</w:instrText>
      </w:r>
      <w:r>
        <w:fldChar w:fldCharType="separate"/>
      </w:r>
      <w:r w:rsidRPr="00A72E33">
        <w:rPr>
          <w:noProof/>
        </w:rPr>
        <w:t>[10]</w:t>
      </w:r>
      <w:r>
        <w:fldChar w:fldCharType="end"/>
      </w:r>
    </w:p>
    <w:p w14:paraId="191B2C04" w14:textId="0599BC0C" w:rsidR="00A72E33" w:rsidRDefault="00A72E33" w:rsidP="00A72E33">
      <w:pPr>
        <w:pStyle w:val="ListParagraph"/>
        <w:spacing w:after="240" w:line="360" w:lineRule="auto"/>
      </w:pPr>
      <w:r>
        <w:rPr>
          <w:noProof/>
        </w:rPr>
        <w:drawing>
          <wp:inline distT="0" distB="0" distL="0" distR="0" wp14:anchorId="75CFBFD8" wp14:editId="74310613">
            <wp:extent cx="4219575" cy="51720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tern-rendi-komponen-ad.png"/>
                    <pic:cNvPicPr/>
                  </pic:nvPicPr>
                  <pic:blipFill>
                    <a:blip r:embed="rId14">
                      <a:extLst>
                        <a:ext uri="{28A0092B-C50C-407E-A947-70E740481C1C}">
                          <a14:useLocalDpi xmlns:a14="http://schemas.microsoft.com/office/drawing/2010/main" val="0"/>
                        </a:ext>
                      </a:extLst>
                    </a:blip>
                    <a:stretch>
                      <a:fillRect/>
                    </a:stretch>
                  </pic:blipFill>
                  <pic:spPr>
                    <a:xfrm>
                      <a:off x="0" y="0"/>
                      <a:ext cx="4219575" cy="5172075"/>
                    </a:xfrm>
                    <a:prstGeom prst="rect">
                      <a:avLst/>
                    </a:prstGeom>
                  </pic:spPr>
                </pic:pic>
              </a:graphicData>
            </a:graphic>
          </wp:inline>
        </w:drawing>
      </w:r>
    </w:p>
    <w:p w14:paraId="61E174A6" w14:textId="113A3E88" w:rsidR="00ED3EEA" w:rsidRDefault="00ED3EEA" w:rsidP="007B2028">
      <w:pPr>
        <w:pStyle w:val="Heading1"/>
        <w:spacing w:line="360" w:lineRule="auto"/>
        <w:ind w:left="-567" w:firstLine="567"/>
      </w:pPr>
      <w:bookmarkStart w:id="14" w:name="_GoBack"/>
      <w:bookmarkEnd w:id="14"/>
      <w:r>
        <w:lastRenderedPageBreak/>
        <w:br/>
      </w:r>
      <w:bookmarkStart w:id="15" w:name="_Toc121816785"/>
      <w:r>
        <w:t>METODOLOGI PENELITIAN</w:t>
      </w:r>
      <w:bookmarkEnd w:id="15"/>
    </w:p>
    <w:p w14:paraId="027DB2A3" w14:textId="3274B20F" w:rsidR="009F65E2" w:rsidRDefault="009F65E2" w:rsidP="007B2028">
      <w:pPr>
        <w:pStyle w:val="Heading2"/>
        <w:spacing w:line="360" w:lineRule="auto"/>
        <w:rPr>
          <w:b/>
          <w:bCs/>
        </w:rPr>
      </w:pPr>
      <w:bookmarkStart w:id="16" w:name="_Toc121816786"/>
      <w:r w:rsidRPr="009F65E2">
        <w:rPr>
          <w:b/>
          <w:bCs/>
        </w:rPr>
        <w:t>Metode Penelitian</w:t>
      </w:r>
      <w:bookmarkEnd w:id="16"/>
      <w:r w:rsidRPr="009F65E2">
        <w:rPr>
          <w:b/>
          <w:bCs/>
        </w:rPr>
        <w:t xml:space="preserve"> </w:t>
      </w:r>
    </w:p>
    <w:p w14:paraId="41DFC649" w14:textId="124C042C" w:rsidR="009F65E2" w:rsidRDefault="009F65E2" w:rsidP="007B2028">
      <w:pPr>
        <w:spacing w:line="360" w:lineRule="auto"/>
        <w:rPr>
          <w:rFonts w:cs="Times New Roman"/>
          <w:szCs w:val="24"/>
        </w:rPr>
      </w:pPr>
      <w:r>
        <w:t xml:space="preserve">Metode penelitian </w:t>
      </w:r>
      <w:r w:rsidR="0027705A">
        <w:t>a</w:t>
      </w:r>
      <w:r>
        <w:t>dalah suatu proses ilmiah yang bertujuan untuk mengumpulkan data data secara sistematis dan logis agar mencapai tujuan tertentu. Metode  penelitian ialah aktivitas ilmiah yang</w:t>
      </w:r>
      <w:r w:rsidR="0027705A">
        <w:t xml:space="preserve"> sudah</w:t>
      </w:r>
      <w:r>
        <w:t xml:space="preserve"> terencana, terstruktur</w:t>
      </w:r>
      <w:r w:rsidR="0027705A">
        <w:t xml:space="preserve">, sistematis, </w:t>
      </w:r>
      <w:r>
        <w:t xml:space="preserve"> </w:t>
      </w:r>
      <w:r w:rsidR="0027705A">
        <w:t>dan mempunyai tujuan tertentu dalam penelitian tersebut. Metode penelitian yang digunakan peneliti pada penelitian ini aalah metode penelitian terapan (</w:t>
      </w:r>
      <w:r w:rsidR="0027705A" w:rsidRPr="002825F3">
        <w:rPr>
          <w:rFonts w:cs="Times New Roman"/>
          <w:i/>
          <w:iCs/>
          <w:szCs w:val="24"/>
        </w:rPr>
        <w:t>applied research</w:t>
      </w:r>
      <w:r w:rsidR="0027705A">
        <w:rPr>
          <w:rFonts w:cs="Times New Roman"/>
          <w:szCs w:val="24"/>
        </w:rPr>
        <w:t xml:space="preserve">). Penelitian terapan merupakan alah satu metode yang memiliki tujuan untuk mendapatkan sebuah solusi dari berbagai masalah yang ada baik permasalahan individu, masyarakat, pemerintah, maupun dalam industri. Hasil dari penerapan metode penelitian terapan yang </w:t>
      </w:r>
      <w:r w:rsidR="001F377B">
        <w:rPr>
          <w:rFonts w:cs="Times New Roman"/>
          <w:szCs w:val="24"/>
        </w:rPr>
        <w:t xml:space="preserve"> </w:t>
      </w:r>
      <w:r w:rsidR="0027705A">
        <w:rPr>
          <w:rFonts w:cs="Times New Roman"/>
          <w:szCs w:val="24"/>
        </w:rPr>
        <w:t xml:space="preserve"> dilakukan bisa berupa pengembangan atau produk inovasi. </w:t>
      </w:r>
    </w:p>
    <w:p w14:paraId="2A4038EA" w14:textId="7E66C44E" w:rsidR="0027705A" w:rsidRDefault="0027705A" w:rsidP="007B2028">
      <w:pPr>
        <w:pStyle w:val="Heading2"/>
        <w:spacing w:line="360" w:lineRule="auto"/>
        <w:rPr>
          <w:b/>
          <w:bCs/>
        </w:rPr>
      </w:pPr>
      <w:bookmarkStart w:id="17" w:name="_Toc121816787"/>
      <w:r w:rsidRPr="0027705A">
        <w:rPr>
          <w:b/>
          <w:bCs/>
        </w:rPr>
        <w:t>Teknik Pengumpulan Data</w:t>
      </w:r>
      <w:bookmarkEnd w:id="17"/>
    </w:p>
    <w:p w14:paraId="4785D5C7" w14:textId="09C0DC49" w:rsidR="0027705A" w:rsidRDefault="0027705A" w:rsidP="007B2028">
      <w:pPr>
        <w:spacing w:line="360" w:lineRule="auto"/>
      </w:pPr>
      <w:r>
        <w:t xml:space="preserve">Teknik pengumpulan data merupakan metode yang dilakukan seorang peneliti untuk mendapatkan dan mengumpulkan data data dan berbagai infromasi </w:t>
      </w:r>
      <w:r w:rsidR="00DA28E3">
        <w:t xml:space="preserve">yang digunakan sebagai pendukung fakta dalam penelitian tersebut. Berikut ini beberapa teknik pengumpulan data yang peneliti ambil, antara lain : </w:t>
      </w:r>
    </w:p>
    <w:p w14:paraId="46CF8069" w14:textId="16356505" w:rsidR="00DA28E3" w:rsidRDefault="00DA28E3" w:rsidP="007B2028">
      <w:pPr>
        <w:pStyle w:val="ListParagraph"/>
        <w:numPr>
          <w:ilvl w:val="0"/>
          <w:numId w:val="20"/>
        </w:numPr>
        <w:spacing w:line="360" w:lineRule="auto"/>
      </w:pPr>
      <w:r>
        <w:t>Studi Pustaka</w:t>
      </w:r>
    </w:p>
    <w:p w14:paraId="19713BBF" w14:textId="4CB5E02B" w:rsidR="00DA28E3" w:rsidRDefault="00DA28E3" w:rsidP="007B2028">
      <w:pPr>
        <w:pStyle w:val="ListParagraph"/>
        <w:spacing w:line="360" w:lineRule="auto"/>
      </w:pPr>
      <w:r>
        <w:t xml:space="preserve">Studi pustaka adalah suatu kegiatan yang bertujuan untuk mengumpulkan informasi atau data data yang revelan dengan topik atau permasalahan yang menjadi satu objek penelitian tersebut. Secara umum, studi pustaka merupakan pengumpulan data yang didapatkan dari berbagai bacaan seperti buku-buku ilmiah/ e-book, artikel, tesis atau literatur lainnya. Dengan adanya refrensi studi pustaka dapat membantu peneliti untuk mengembangkan penulisan, sehingga  penulisan peneliti lebih berbobot dan lebih berkualitas. </w:t>
      </w:r>
    </w:p>
    <w:p w14:paraId="7865A8E9" w14:textId="7DF5C3CD" w:rsidR="00DA28E3" w:rsidRDefault="00DA28E3" w:rsidP="007B2028">
      <w:pPr>
        <w:pStyle w:val="ListParagraph"/>
        <w:numPr>
          <w:ilvl w:val="0"/>
          <w:numId w:val="20"/>
        </w:numPr>
        <w:spacing w:line="360" w:lineRule="auto"/>
      </w:pPr>
      <w:r>
        <w:t xml:space="preserve">Wawancara </w:t>
      </w:r>
    </w:p>
    <w:p w14:paraId="58659631" w14:textId="6A1B304E" w:rsidR="00DA28E3" w:rsidRDefault="0099550E" w:rsidP="007B2028">
      <w:pPr>
        <w:pStyle w:val="ListParagraph"/>
        <w:spacing w:line="360" w:lineRule="auto"/>
      </w:pPr>
      <w:r>
        <w:t xml:space="preserve">Wawancara merupakan teknik pengumpulan data dengan proses tanya jawab secara lisan kepada narasumber. Wawancara adalah satu bentuk </w:t>
      </w:r>
      <w:r>
        <w:lastRenderedPageBreak/>
        <w:t xml:space="preserve">komunikasi antara peneliti dengan responden agar mendapatkan data atau informasi yang sesuai denan topik penelitian. Dalam wawancara pertanyaan pertanyaan yang akan disampaikan kepada narasumber sudah di siapkan terlebih dahulu oleh peneliti, sehingga wawancara yang dilakukan adalah wawancara terstruktur. </w:t>
      </w:r>
    </w:p>
    <w:p w14:paraId="3019015F" w14:textId="1C61D1B9" w:rsidR="0099550E" w:rsidRDefault="0099550E" w:rsidP="007B2028">
      <w:pPr>
        <w:pStyle w:val="Caption"/>
        <w:spacing w:line="360" w:lineRule="auto"/>
        <w:jc w:val="center"/>
        <w:rPr>
          <w:b/>
          <w:bCs/>
          <w:i w:val="0"/>
          <w:iCs w:val="0"/>
          <w:color w:val="auto"/>
          <w:sz w:val="20"/>
          <w:szCs w:val="20"/>
        </w:rPr>
      </w:pPr>
      <w:bookmarkStart w:id="18" w:name="_Toc121836397"/>
      <w:r w:rsidRPr="0099550E">
        <w:rPr>
          <w:b/>
          <w:bCs/>
          <w:i w:val="0"/>
          <w:iCs w:val="0"/>
          <w:color w:val="auto"/>
          <w:sz w:val="20"/>
          <w:szCs w:val="20"/>
        </w:rPr>
        <w:t xml:space="preserve">Tabel </w:t>
      </w:r>
      <w:r w:rsidRPr="0099550E">
        <w:rPr>
          <w:b/>
          <w:bCs/>
          <w:i w:val="0"/>
          <w:iCs w:val="0"/>
          <w:color w:val="auto"/>
          <w:sz w:val="20"/>
          <w:szCs w:val="20"/>
        </w:rPr>
        <w:fldChar w:fldCharType="begin"/>
      </w:r>
      <w:r w:rsidRPr="0099550E">
        <w:rPr>
          <w:b/>
          <w:bCs/>
          <w:i w:val="0"/>
          <w:iCs w:val="0"/>
          <w:color w:val="auto"/>
          <w:sz w:val="20"/>
          <w:szCs w:val="20"/>
        </w:rPr>
        <w:instrText xml:space="preserve"> STYLEREF 1 \s </w:instrText>
      </w:r>
      <w:r w:rsidRPr="0099550E">
        <w:rPr>
          <w:b/>
          <w:bCs/>
          <w:i w:val="0"/>
          <w:iCs w:val="0"/>
          <w:color w:val="auto"/>
          <w:sz w:val="20"/>
          <w:szCs w:val="20"/>
        </w:rPr>
        <w:fldChar w:fldCharType="separate"/>
      </w:r>
      <w:r w:rsidRPr="0099550E">
        <w:rPr>
          <w:b/>
          <w:bCs/>
          <w:i w:val="0"/>
          <w:iCs w:val="0"/>
          <w:noProof/>
          <w:color w:val="auto"/>
          <w:sz w:val="20"/>
          <w:szCs w:val="20"/>
        </w:rPr>
        <w:t>3</w:t>
      </w:r>
      <w:r w:rsidRPr="0099550E">
        <w:rPr>
          <w:b/>
          <w:bCs/>
          <w:i w:val="0"/>
          <w:iCs w:val="0"/>
          <w:color w:val="auto"/>
          <w:sz w:val="20"/>
          <w:szCs w:val="20"/>
        </w:rPr>
        <w:fldChar w:fldCharType="end"/>
      </w:r>
      <w:r w:rsidRPr="0099550E">
        <w:rPr>
          <w:b/>
          <w:bCs/>
          <w:i w:val="0"/>
          <w:iCs w:val="0"/>
          <w:color w:val="auto"/>
          <w:sz w:val="20"/>
          <w:szCs w:val="20"/>
        </w:rPr>
        <w:t>.</w:t>
      </w:r>
      <w:r w:rsidRPr="0099550E">
        <w:rPr>
          <w:b/>
          <w:bCs/>
          <w:i w:val="0"/>
          <w:iCs w:val="0"/>
          <w:color w:val="auto"/>
          <w:sz w:val="20"/>
          <w:szCs w:val="20"/>
        </w:rPr>
        <w:fldChar w:fldCharType="begin"/>
      </w:r>
      <w:r w:rsidRPr="0099550E">
        <w:rPr>
          <w:b/>
          <w:bCs/>
          <w:i w:val="0"/>
          <w:iCs w:val="0"/>
          <w:color w:val="auto"/>
          <w:sz w:val="20"/>
          <w:szCs w:val="20"/>
        </w:rPr>
        <w:instrText xml:space="preserve"> SEQ Tabel \* ARABIC \s 1 </w:instrText>
      </w:r>
      <w:r w:rsidRPr="0099550E">
        <w:rPr>
          <w:b/>
          <w:bCs/>
          <w:i w:val="0"/>
          <w:iCs w:val="0"/>
          <w:color w:val="auto"/>
          <w:sz w:val="20"/>
          <w:szCs w:val="20"/>
        </w:rPr>
        <w:fldChar w:fldCharType="separate"/>
      </w:r>
      <w:r w:rsidRPr="0099550E">
        <w:rPr>
          <w:b/>
          <w:bCs/>
          <w:i w:val="0"/>
          <w:iCs w:val="0"/>
          <w:noProof/>
          <w:color w:val="auto"/>
          <w:sz w:val="20"/>
          <w:szCs w:val="20"/>
        </w:rPr>
        <w:t>1</w:t>
      </w:r>
      <w:r w:rsidRPr="0099550E">
        <w:rPr>
          <w:b/>
          <w:bCs/>
          <w:i w:val="0"/>
          <w:iCs w:val="0"/>
          <w:color w:val="auto"/>
          <w:sz w:val="20"/>
          <w:szCs w:val="20"/>
        </w:rPr>
        <w:fldChar w:fldCharType="end"/>
      </w:r>
      <w:r w:rsidRPr="0099550E">
        <w:rPr>
          <w:b/>
          <w:bCs/>
          <w:i w:val="0"/>
          <w:iCs w:val="0"/>
          <w:color w:val="auto"/>
          <w:sz w:val="20"/>
          <w:szCs w:val="20"/>
        </w:rPr>
        <w:t xml:space="preserve"> Pertanyaan Pemain Sk</w:t>
      </w:r>
      <w:r w:rsidR="00A175CB">
        <w:rPr>
          <w:b/>
          <w:bCs/>
          <w:i w:val="0"/>
          <w:iCs w:val="0"/>
          <w:color w:val="auto"/>
          <w:sz w:val="20"/>
          <w:szCs w:val="20"/>
        </w:rPr>
        <w:t>ate</w:t>
      </w:r>
      <w:r w:rsidRPr="0099550E">
        <w:rPr>
          <w:b/>
          <w:bCs/>
          <w:i w:val="0"/>
          <w:iCs w:val="0"/>
          <w:color w:val="auto"/>
          <w:sz w:val="20"/>
          <w:szCs w:val="20"/>
        </w:rPr>
        <w:t>b</w:t>
      </w:r>
      <w:r w:rsidR="00A175CB">
        <w:rPr>
          <w:b/>
          <w:bCs/>
          <w:i w:val="0"/>
          <w:iCs w:val="0"/>
          <w:color w:val="auto"/>
          <w:sz w:val="20"/>
          <w:szCs w:val="20"/>
        </w:rPr>
        <w:t>o</w:t>
      </w:r>
      <w:r w:rsidRPr="0099550E">
        <w:rPr>
          <w:b/>
          <w:bCs/>
          <w:i w:val="0"/>
          <w:iCs w:val="0"/>
          <w:color w:val="auto"/>
          <w:sz w:val="20"/>
          <w:szCs w:val="20"/>
        </w:rPr>
        <w:t>ard</w:t>
      </w:r>
      <w:bookmarkEnd w:id="18"/>
    </w:p>
    <w:tbl>
      <w:tblPr>
        <w:tblStyle w:val="TableGrid"/>
        <w:tblW w:w="0" w:type="auto"/>
        <w:tblLook w:val="04A0" w:firstRow="1" w:lastRow="0" w:firstColumn="1" w:lastColumn="0" w:noHBand="0" w:noVBand="1"/>
      </w:tblPr>
      <w:tblGrid>
        <w:gridCol w:w="570"/>
        <w:gridCol w:w="7357"/>
      </w:tblGrid>
      <w:tr w:rsidR="0099550E" w14:paraId="03EA3863" w14:textId="77777777" w:rsidTr="00717D11">
        <w:tc>
          <w:tcPr>
            <w:tcW w:w="0" w:type="auto"/>
          </w:tcPr>
          <w:p w14:paraId="76B8368D" w14:textId="0F2F7E3C" w:rsidR="0099550E" w:rsidRDefault="0099550E" w:rsidP="007B2028">
            <w:pPr>
              <w:spacing w:line="360" w:lineRule="auto"/>
            </w:pPr>
            <w:r>
              <w:t xml:space="preserve">No. </w:t>
            </w:r>
          </w:p>
        </w:tc>
        <w:tc>
          <w:tcPr>
            <w:tcW w:w="0" w:type="auto"/>
          </w:tcPr>
          <w:p w14:paraId="1411A4C1" w14:textId="6AB87758" w:rsidR="0099550E" w:rsidRDefault="0099550E" w:rsidP="007B2028">
            <w:pPr>
              <w:spacing w:line="360" w:lineRule="auto"/>
            </w:pPr>
            <w:r>
              <w:t xml:space="preserve">Pertanyaan </w:t>
            </w:r>
          </w:p>
        </w:tc>
      </w:tr>
      <w:tr w:rsidR="0099550E" w14:paraId="4E974287" w14:textId="77777777" w:rsidTr="00717D11">
        <w:tc>
          <w:tcPr>
            <w:tcW w:w="0" w:type="auto"/>
          </w:tcPr>
          <w:p w14:paraId="4B81F140" w14:textId="6EEA2A0C" w:rsidR="0099550E" w:rsidRDefault="0099550E" w:rsidP="007B2028">
            <w:pPr>
              <w:spacing w:line="360" w:lineRule="auto"/>
            </w:pPr>
            <w:r>
              <w:t xml:space="preserve">1. </w:t>
            </w:r>
          </w:p>
        </w:tc>
        <w:tc>
          <w:tcPr>
            <w:tcW w:w="0" w:type="auto"/>
          </w:tcPr>
          <w:p w14:paraId="5311026F" w14:textId="6F421EDD" w:rsidR="0099550E" w:rsidRDefault="0099550E" w:rsidP="007B2028">
            <w:pPr>
              <w:spacing w:line="360" w:lineRule="auto"/>
            </w:pPr>
            <w:r>
              <w:t xml:space="preserve">Apakah pemain mengalami kesulitan dalam mengukur ketinggian, kecepatan, </w:t>
            </w:r>
            <w:r w:rsidR="00717D11">
              <w:t>dan angle ketika melakukan sebuah teknik skateboard?</w:t>
            </w:r>
          </w:p>
        </w:tc>
      </w:tr>
      <w:tr w:rsidR="0099550E" w14:paraId="3E3FCBE1" w14:textId="77777777" w:rsidTr="00717D11">
        <w:tc>
          <w:tcPr>
            <w:tcW w:w="0" w:type="auto"/>
          </w:tcPr>
          <w:p w14:paraId="1BE00598" w14:textId="5C564FEB" w:rsidR="0099550E" w:rsidRDefault="00717D11" w:rsidP="007B2028">
            <w:pPr>
              <w:spacing w:line="360" w:lineRule="auto"/>
            </w:pPr>
            <w:r>
              <w:t>2.</w:t>
            </w:r>
          </w:p>
        </w:tc>
        <w:tc>
          <w:tcPr>
            <w:tcW w:w="0" w:type="auto"/>
          </w:tcPr>
          <w:p w14:paraId="7C4355CE" w14:textId="541D662E" w:rsidR="0099550E" w:rsidRDefault="00717D11" w:rsidP="007B2028">
            <w:pPr>
              <w:spacing w:line="360" w:lineRule="auto"/>
            </w:pPr>
            <w:r>
              <w:t>Apakah sebelumnya sudah ada aplikasi yang dapat memonitoring gerak skateboard?</w:t>
            </w:r>
          </w:p>
        </w:tc>
      </w:tr>
      <w:tr w:rsidR="0099550E" w14:paraId="1311B5BA" w14:textId="77777777" w:rsidTr="00717D11">
        <w:tc>
          <w:tcPr>
            <w:tcW w:w="0" w:type="auto"/>
          </w:tcPr>
          <w:p w14:paraId="307D3CF3" w14:textId="325C51FB" w:rsidR="0099550E" w:rsidRDefault="00717D11" w:rsidP="007B2028">
            <w:pPr>
              <w:spacing w:line="360" w:lineRule="auto"/>
            </w:pPr>
            <w:r>
              <w:t xml:space="preserve">3. </w:t>
            </w:r>
          </w:p>
        </w:tc>
        <w:tc>
          <w:tcPr>
            <w:tcW w:w="0" w:type="auto"/>
          </w:tcPr>
          <w:p w14:paraId="4F97F152" w14:textId="547FA963" w:rsidR="0099550E" w:rsidRDefault="00717D11" w:rsidP="007B2028">
            <w:pPr>
              <w:spacing w:line="360" w:lineRule="auto"/>
            </w:pPr>
            <w:r>
              <w:t>Apakah ada teknik tertentu yang memnggunakan minimal ketinggian, kecepatan dan angle ?</w:t>
            </w:r>
          </w:p>
        </w:tc>
      </w:tr>
    </w:tbl>
    <w:p w14:paraId="4F91EA8F" w14:textId="1F1255BF" w:rsidR="0099550E" w:rsidRPr="00717D11" w:rsidRDefault="00717D11" w:rsidP="007B2028">
      <w:pPr>
        <w:pStyle w:val="Heading2"/>
        <w:spacing w:line="360" w:lineRule="auto"/>
        <w:rPr>
          <w:b/>
          <w:bCs/>
        </w:rPr>
      </w:pPr>
      <w:bookmarkStart w:id="19" w:name="_Toc121816788"/>
      <w:r w:rsidRPr="00717D11">
        <w:rPr>
          <w:b/>
          <w:bCs/>
        </w:rPr>
        <w:t>Jenis Data Penelitian</w:t>
      </w:r>
      <w:bookmarkEnd w:id="19"/>
    </w:p>
    <w:p w14:paraId="695B0B5D" w14:textId="62CB424E" w:rsidR="00834007" w:rsidRDefault="00717D11" w:rsidP="007B2028">
      <w:pPr>
        <w:spacing w:line="360" w:lineRule="auto"/>
      </w:pPr>
      <w:r>
        <w:t xml:space="preserve">Pada penelitian ini jenis data yang digunakan adalah data primer. Data primer adalah jenis data yang didapatkan atau dikumpulkan secara langsung dengan wawancara, survei, atau eksperimen. Sehingga peneliti mendapatkan data tersebut dari para pemain skateboard yang bersifat spesifik sesuai dengan kebutuhan penelitian. </w:t>
      </w:r>
    </w:p>
    <w:p w14:paraId="2ABBA18C" w14:textId="5A8BED6D" w:rsidR="00717D11" w:rsidRDefault="00717D11" w:rsidP="007B2028">
      <w:pPr>
        <w:pStyle w:val="Heading2"/>
        <w:spacing w:line="360" w:lineRule="auto"/>
        <w:rPr>
          <w:b/>
          <w:bCs/>
        </w:rPr>
      </w:pPr>
      <w:bookmarkStart w:id="20" w:name="_Toc121816789"/>
      <w:r w:rsidRPr="00717D11">
        <w:rPr>
          <w:b/>
          <w:bCs/>
        </w:rPr>
        <w:t>Analisa kebutuhan</w:t>
      </w:r>
      <w:bookmarkEnd w:id="20"/>
    </w:p>
    <w:p w14:paraId="4520437E" w14:textId="560B8A8A" w:rsidR="00717D11" w:rsidRDefault="00717D11" w:rsidP="007B2028">
      <w:pPr>
        <w:spacing w:line="360" w:lineRule="auto"/>
      </w:pPr>
      <w:r>
        <w:t xml:space="preserve">Dalam analisa kebutuhan ini peneliti menganalisa kebutuhan yang diperlukan dalam perancangan sistem maupun program aplikasi. Setiap analisa yang dilakukan dengan benar </w:t>
      </w:r>
      <w:r w:rsidR="003B3AAA">
        <w:t xml:space="preserve">maka akan diketahui apa saja yang dibutuhkan dalam penelitian ini. </w:t>
      </w:r>
    </w:p>
    <w:p w14:paraId="13CEC147" w14:textId="67F547D5" w:rsidR="003B3AAA" w:rsidRDefault="003B3AAA" w:rsidP="007B2028">
      <w:pPr>
        <w:pStyle w:val="Heading3"/>
        <w:spacing w:line="360" w:lineRule="auto"/>
      </w:pPr>
      <w:bookmarkStart w:id="21" w:name="_Toc121816790"/>
      <w:r>
        <w:t>Analisa Kebutuhan Fungsional</w:t>
      </w:r>
      <w:bookmarkEnd w:id="21"/>
      <w:r>
        <w:t xml:space="preserve"> </w:t>
      </w:r>
    </w:p>
    <w:p w14:paraId="47D1A7AC" w14:textId="4EC27377" w:rsidR="003B3AAA" w:rsidRDefault="003B3AAA" w:rsidP="007B2028">
      <w:pPr>
        <w:spacing w:line="360" w:lineRule="auto"/>
      </w:pPr>
      <w:r>
        <w:t>Berikut ini beberapa kebutuhan fungsional yang dapat menjalankan proses monitoring :</w:t>
      </w:r>
    </w:p>
    <w:p w14:paraId="14D46C08" w14:textId="415443AB" w:rsidR="003B3AAA" w:rsidRDefault="003B3AAA" w:rsidP="007B2028">
      <w:pPr>
        <w:pStyle w:val="ListParagraph"/>
        <w:numPr>
          <w:ilvl w:val="0"/>
          <w:numId w:val="21"/>
        </w:numPr>
        <w:spacing w:line="360" w:lineRule="auto"/>
      </w:pPr>
      <w:r>
        <w:t>User dapat login di aplikasi</w:t>
      </w:r>
    </w:p>
    <w:p w14:paraId="58B4E08B" w14:textId="5607F545" w:rsidR="003B3AAA" w:rsidRDefault="003B3AAA" w:rsidP="007B2028">
      <w:pPr>
        <w:pStyle w:val="ListParagraph"/>
        <w:numPr>
          <w:ilvl w:val="0"/>
          <w:numId w:val="21"/>
        </w:numPr>
        <w:spacing w:line="360" w:lineRule="auto"/>
      </w:pPr>
      <w:r>
        <w:t>User dapat melihat dashboard aplikasi</w:t>
      </w:r>
    </w:p>
    <w:p w14:paraId="0A594551" w14:textId="5E4C660A" w:rsidR="003B3AAA" w:rsidRDefault="003B3AAA" w:rsidP="007B2028">
      <w:pPr>
        <w:pStyle w:val="ListParagraph"/>
        <w:numPr>
          <w:ilvl w:val="0"/>
          <w:numId w:val="21"/>
        </w:numPr>
        <w:spacing w:line="360" w:lineRule="auto"/>
      </w:pPr>
      <w:r>
        <w:t>User dapat melakukan perhitungan kecepatan, ketinggian dan angle</w:t>
      </w:r>
    </w:p>
    <w:p w14:paraId="33F37DCD" w14:textId="01B68AEC" w:rsidR="003B3AAA" w:rsidRDefault="003B3AAA" w:rsidP="007B2028">
      <w:pPr>
        <w:pStyle w:val="ListParagraph"/>
        <w:numPr>
          <w:ilvl w:val="0"/>
          <w:numId w:val="21"/>
        </w:numPr>
        <w:spacing w:line="360" w:lineRule="auto"/>
      </w:pPr>
      <w:r>
        <w:lastRenderedPageBreak/>
        <w:t>User dapat melihat riwayat hasil perhitungan kecepatan, ketinggian, dan angle</w:t>
      </w:r>
    </w:p>
    <w:p w14:paraId="52FC24D3" w14:textId="23A1D14D" w:rsidR="003B3AAA" w:rsidRDefault="003B3AAA" w:rsidP="007B2028">
      <w:pPr>
        <w:pStyle w:val="Heading3"/>
        <w:spacing w:line="360" w:lineRule="auto"/>
      </w:pPr>
      <w:bookmarkStart w:id="22" w:name="_Toc121816791"/>
      <w:r>
        <w:t>Kebutuhan Perangkat Keras</w:t>
      </w:r>
      <w:bookmarkEnd w:id="22"/>
    </w:p>
    <w:p w14:paraId="11E72F40" w14:textId="4DDD775B" w:rsidR="003B3AAA" w:rsidRDefault="003B3AAA" w:rsidP="007B2028">
      <w:pPr>
        <w:spacing w:line="360" w:lineRule="auto"/>
      </w:pPr>
      <w:r>
        <w:t>Dalam perancangan sebuah aplikasi maka diperlukan dua komponen utama, yaitu perangkat keras (</w:t>
      </w:r>
      <w:r w:rsidRPr="003B3AAA">
        <w:rPr>
          <w:i/>
          <w:iCs/>
        </w:rPr>
        <w:t>hardware</w:t>
      </w:r>
      <w:r>
        <w:t>) dan perangkat lunak (</w:t>
      </w:r>
      <w:r w:rsidRPr="003B3AAA">
        <w:rPr>
          <w:i/>
          <w:iCs/>
        </w:rPr>
        <w:t>software</w:t>
      </w:r>
      <w:r>
        <w:t xml:space="preserve">). Berikut ini beberapa kebutuhan perangkat keras dalam perancangan aplikasi : </w:t>
      </w:r>
    </w:p>
    <w:p w14:paraId="4438CFE0" w14:textId="12819DA9" w:rsidR="003B3AAA" w:rsidRDefault="003B3AAA" w:rsidP="007B2028">
      <w:pPr>
        <w:pStyle w:val="ListParagraph"/>
        <w:numPr>
          <w:ilvl w:val="0"/>
          <w:numId w:val="22"/>
        </w:numPr>
        <w:spacing w:line="360" w:lineRule="auto"/>
      </w:pPr>
      <w:r>
        <w:t>Android minimal lolipop</w:t>
      </w:r>
    </w:p>
    <w:p w14:paraId="2A0FCB79" w14:textId="69282BC7" w:rsidR="003B3AAA" w:rsidRDefault="003B3AAA" w:rsidP="007B2028">
      <w:pPr>
        <w:pStyle w:val="ListParagraph"/>
        <w:numPr>
          <w:ilvl w:val="0"/>
          <w:numId w:val="22"/>
        </w:numPr>
        <w:spacing w:line="360" w:lineRule="auto"/>
      </w:pPr>
      <w:r>
        <w:t>RAM 2GB</w:t>
      </w:r>
    </w:p>
    <w:p w14:paraId="452467FB" w14:textId="7AF8A6DC" w:rsidR="003B3AAA" w:rsidRDefault="003B3AAA" w:rsidP="007B2028">
      <w:pPr>
        <w:pStyle w:val="ListParagraph"/>
        <w:numPr>
          <w:ilvl w:val="0"/>
          <w:numId w:val="22"/>
        </w:numPr>
        <w:spacing w:line="360" w:lineRule="auto"/>
      </w:pPr>
      <w:r>
        <w:t>Penyimpanan internal 16GB</w:t>
      </w:r>
    </w:p>
    <w:p w14:paraId="302650B1" w14:textId="1C1290ED" w:rsidR="003B3AAA" w:rsidRDefault="003B3AAA" w:rsidP="007B2028">
      <w:pPr>
        <w:pStyle w:val="ListParagraph"/>
        <w:numPr>
          <w:ilvl w:val="0"/>
          <w:numId w:val="22"/>
        </w:numPr>
        <w:spacing w:line="360" w:lineRule="auto"/>
      </w:pPr>
      <w:r>
        <w:t>Terkoneksi internet</w:t>
      </w:r>
    </w:p>
    <w:p w14:paraId="0F4E8FF8" w14:textId="5A892C25" w:rsidR="003B3AAA" w:rsidRDefault="003B3AAA" w:rsidP="007B2028">
      <w:pPr>
        <w:pStyle w:val="Heading2"/>
        <w:spacing w:line="360" w:lineRule="auto"/>
        <w:rPr>
          <w:b/>
          <w:bCs/>
        </w:rPr>
      </w:pPr>
      <w:bookmarkStart w:id="23" w:name="_Toc121816792"/>
      <w:r w:rsidRPr="003B3AAA">
        <w:rPr>
          <w:b/>
          <w:bCs/>
        </w:rPr>
        <w:t>Perancangan Penelitian</w:t>
      </w:r>
      <w:bookmarkEnd w:id="23"/>
      <w:r w:rsidRPr="003B3AAA">
        <w:rPr>
          <w:b/>
          <w:bCs/>
        </w:rPr>
        <w:t xml:space="preserve"> </w:t>
      </w:r>
    </w:p>
    <w:p w14:paraId="5B6F74E9" w14:textId="623B4C62" w:rsidR="003B3AAA" w:rsidRDefault="003B3AAA" w:rsidP="007B2028">
      <w:pPr>
        <w:pStyle w:val="Heading3"/>
        <w:spacing w:line="360" w:lineRule="auto"/>
      </w:pPr>
      <w:bookmarkStart w:id="24" w:name="_Toc121816793"/>
      <w:r>
        <w:t>Usecase Digram</w:t>
      </w:r>
      <w:bookmarkEnd w:id="24"/>
    </w:p>
    <w:p w14:paraId="3E78B62B" w14:textId="77777777" w:rsidR="004117E5" w:rsidRDefault="004117E5" w:rsidP="007B2028">
      <w:pPr>
        <w:spacing w:line="360" w:lineRule="auto"/>
        <w:rPr>
          <w:noProof/>
        </w:rPr>
      </w:pPr>
    </w:p>
    <w:p w14:paraId="17EE37E0" w14:textId="48DF6D80" w:rsidR="003B3AAA" w:rsidRPr="003B3AAA" w:rsidRDefault="004117E5" w:rsidP="007B2028">
      <w:pPr>
        <w:spacing w:line="360" w:lineRule="auto"/>
      </w:pPr>
      <w:r>
        <w:rPr>
          <w:noProof/>
        </w:rPr>
        <w:drawing>
          <wp:inline distT="0" distB="0" distL="0" distR="0" wp14:anchorId="09A5FC14" wp14:editId="5255F407">
            <wp:extent cx="5301284" cy="2390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case.drawio (1).png"/>
                    <pic:cNvPicPr/>
                  </pic:nvPicPr>
                  <pic:blipFill rotWithShape="1">
                    <a:blip r:embed="rId15">
                      <a:extLst>
                        <a:ext uri="{28A0092B-C50C-407E-A947-70E740481C1C}">
                          <a14:useLocalDpi xmlns:a14="http://schemas.microsoft.com/office/drawing/2010/main" val="0"/>
                        </a:ext>
                      </a:extLst>
                    </a:blip>
                    <a:srcRect t="5615" r="42170" b="57487"/>
                    <a:stretch/>
                  </pic:blipFill>
                  <pic:spPr bwMode="auto">
                    <a:xfrm>
                      <a:off x="0" y="0"/>
                      <a:ext cx="5308792" cy="2394161"/>
                    </a:xfrm>
                    <a:prstGeom prst="rect">
                      <a:avLst/>
                    </a:prstGeom>
                    <a:ln>
                      <a:noFill/>
                    </a:ln>
                    <a:extLst>
                      <a:ext uri="{53640926-AAD7-44D8-BBD7-CCE9431645EC}">
                        <a14:shadowObscured xmlns:a14="http://schemas.microsoft.com/office/drawing/2010/main"/>
                      </a:ext>
                    </a:extLst>
                  </pic:spPr>
                </pic:pic>
              </a:graphicData>
            </a:graphic>
          </wp:inline>
        </w:drawing>
      </w:r>
    </w:p>
    <w:p w14:paraId="7D341408" w14:textId="6E0384FC" w:rsidR="003B3AAA" w:rsidRDefault="004117E5" w:rsidP="007B2028">
      <w:pPr>
        <w:pStyle w:val="Caption"/>
        <w:spacing w:line="360" w:lineRule="auto"/>
        <w:jc w:val="center"/>
        <w:rPr>
          <w:b/>
          <w:bCs/>
          <w:i w:val="0"/>
          <w:iCs w:val="0"/>
          <w:color w:val="auto"/>
          <w:sz w:val="20"/>
          <w:szCs w:val="20"/>
        </w:rPr>
      </w:pPr>
      <w:bookmarkStart w:id="25" w:name="_Toc121816985"/>
      <w:r w:rsidRPr="004117E5">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1</w:t>
      </w:r>
      <w:r w:rsidR="00075C87">
        <w:rPr>
          <w:b/>
          <w:bCs/>
          <w:i w:val="0"/>
          <w:iCs w:val="0"/>
          <w:color w:val="auto"/>
          <w:sz w:val="20"/>
          <w:szCs w:val="20"/>
        </w:rPr>
        <w:fldChar w:fldCharType="end"/>
      </w:r>
      <w:r w:rsidRPr="004117E5">
        <w:rPr>
          <w:b/>
          <w:bCs/>
          <w:i w:val="0"/>
          <w:iCs w:val="0"/>
          <w:color w:val="auto"/>
          <w:sz w:val="20"/>
          <w:szCs w:val="20"/>
        </w:rPr>
        <w:t xml:space="preserve"> Use Case User</w:t>
      </w:r>
      <w:bookmarkEnd w:id="25"/>
    </w:p>
    <w:p w14:paraId="32889513" w14:textId="51872454" w:rsidR="004117E5" w:rsidRPr="004117E5" w:rsidRDefault="004117E5" w:rsidP="007B2028">
      <w:pPr>
        <w:spacing w:line="360" w:lineRule="auto"/>
        <w:rPr>
          <w:b/>
          <w:bCs/>
        </w:rPr>
      </w:pPr>
      <w:r w:rsidRPr="004117E5">
        <w:rPr>
          <w:b/>
          <w:bCs/>
        </w:rPr>
        <w:t xml:space="preserve">Penjelasan : </w:t>
      </w:r>
    </w:p>
    <w:p w14:paraId="48899E6E" w14:textId="725EB4D5" w:rsidR="004117E5" w:rsidRDefault="004117E5" w:rsidP="007B2028">
      <w:pPr>
        <w:pStyle w:val="ListParagraph"/>
        <w:numPr>
          <w:ilvl w:val="0"/>
          <w:numId w:val="23"/>
        </w:numPr>
        <w:spacing w:line="360" w:lineRule="auto"/>
      </w:pPr>
      <w:r>
        <w:t>User dapat login dengan memasukkan ID alat pada aplikasi</w:t>
      </w:r>
    </w:p>
    <w:p w14:paraId="5530AAC7" w14:textId="37D09F40" w:rsidR="004117E5" w:rsidRDefault="004117E5" w:rsidP="007B2028">
      <w:pPr>
        <w:pStyle w:val="ListParagraph"/>
        <w:numPr>
          <w:ilvl w:val="0"/>
          <w:numId w:val="23"/>
        </w:numPr>
        <w:spacing w:line="360" w:lineRule="auto"/>
      </w:pPr>
      <w:r>
        <w:t>Setelah login user bisa mengakses ke menu dashboard aplikasi</w:t>
      </w:r>
    </w:p>
    <w:p w14:paraId="597A32D0" w14:textId="05FC8B7A" w:rsidR="004117E5" w:rsidRDefault="004117E5" w:rsidP="007B2028">
      <w:pPr>
        <w:pStyle w:val="ListParagraph"/>
        <w:numPr>
          <w:ilvl w:val="0"/>
          <w:numId w:val="23"/>
        </w:numPr>
        <w:spacing w:line="360" w:lineRule="auto"/>
      </w:pPr>
      <w:r>
        <w:t>User dapat melihat panduan penggunaan aplikasi</w:t>
      </w:r>
    </w:p>
    <w:p w14:paraId="447F8570" w14:textId="0433D953" w:rsidR="004117E5" w:rsidRDefault="004117E5" w:rsidP="007B2028">
      <w:pPr>
        <w:pStyle w:val="ListParagraph"/>
        <w:numPr>
          <w:ilvl w:val="0"/>
          <w:numId w:val="23"/>
        </w:numPr>
        <w:spacing w:line="360" w:lineRule="auto"/>
      </w:pPr>
      <w:r>
        <w:t>User dapat melihat informasi akun pada aplikasi</w:t>
      </w:r>
    </w:p>
    <w:p w14:paraId="5424E525" w14:textId="07F07AE3" w:rsidR="004117E5" w:rsidRDefault="004117E5" w:rsidP="007B2028">
      <w:pPr>
        <w:pStyle w:val="ListParagraph"/>
        <w:numPr>
          <w:ilvl w:val="0"/>
          <w:numId w:val="23"/>
        </w:numPr>
        <w:spacing w:line="360" w:lineRule="auto"/>
      </w:pPr>
      <w:r>
        <w:lastRenderedPageBreak/>
        <w:t>User dapat mengganti ID alat pada aplikasi</w:t>
      </w:r>
    </w:p>
    <w:p w14:paraId="2FA70DFD" w14:textId="37362ACE" w:rsidR="004117E5" w:rsidRDefault="004117E5" w:rsidP="007B2028">
      <w:pPr>
        <w:pStyle w:val="ListParagraph"/>
        <w:numPr>
          <w:ilvl w:val="0"/>
          <w:numId w:val="23"/>
        </w:numPr>
        <w:spacing w:line="360" w:lineRule="auto"/>
      </w:pPr>
      <w:r>
        <w:t xml:space="preserve">User dapat melihat menu perhitungan </w:t>
      </w:r>
    </w:p>
    <w:p w14:paraId="3414E70B" w14:textId="55B0E3A5" w:rsidR="004117E5" w:rsidRDefault="004117E5" w:rsidP="007B2028">
      <w:pPr>
        <w:pStyle w:val="ListParagraph"/>
        <w:numPr>
          <w:ilvl w:val="0"/>
          <w:numId w:val="23"/>
        </w:numPr>
        <w:spacing w:line="360" w:lineRule="auto"/>
      </w:pPr>
      <w:r>
        <w:t>User dapat melihat riwayat bermain</w:t>
      </w:r>
    </w:p>
    <w:p w14:paraId="6AD96631" w14:textId="150B4F31" w:rsidR="004117E5" w:rsidRDefault="004117E5" w:rsidP="007B2028">
      <w:pPr>
        <w:pStyle w:val="ListParagraph"/>
        <w:numPr>
          <w:ilvl w:val="0"/>
          <w:numId w:val="23"/>
        </w:numPr>
        <w:spacing w:line="360" w:lineRule="auto"/>
      </w:pPr>
      <w:r>
        <w:t>User dapat mengatur timer alat untuk monitoring, memulai perhitungan, melihat data monitoring, stop perhitungan, dan melihat hasil akhir perhitungan.</w:t>
      </w:r>
    </w:p>
    <w:p w14:paraId="562A7D7D" w14:textId="4E4F2155" w:rsidR="004117E5" w:rsidRDefault="004117E5" w:rsidP="007B2028">
      <w:pPr>
        <w:pStyle w:val="Heading3"/>
        <w:spacing w:line="360" w:lineRule="auto"/>
      </w:pPr>
      <w:bookmarkStart w:id="26" w:name="_Toc121816794"/>
      <w:r>
        <w:t>Sequence diagram</w:t>
      </w:r>
      <w:bookmarkEnd w:id="26"/>
    </w:p>
    <w:p w14:paraId="6769F0A2" w14:textId="17D099E5" w:rsidR="00801ED9" w:rsidRDefault="00801ED9" w:rsidP="007B2028">
      <w:pPr>
        <w:spacing w:line="360" w:lineRule="auto"/>
        <w:rPr>
          <w:noProof/>
        </w:rPr>
      </w:pPr>
    </w:p>
    <w:p w14:paraId="3559DBFF" w14:textId="1FC92FDB" w:rsidR="004117E5" w:rsidRPr="004117E5" w:rsidRDefault="00801ED9" w:rsidP="007B2028">
      <w:pPr>
        <w:spacing w:line="360" w:lineRule="auto"/>
        <w:rPr>
          <w:noProof/>
        </w:rPr>
      </w:pPr>
      <w:r>
        <w:rPr>
          <w:noProof/>
        </w:rPr>
        <w:drawing>
          <wp:inline distT="0" distB="0" distL="0" distR="0" wp14:anchorId="1096461B" wp14:editId="4D99196D">
            <wp:extent cx="5039995" cy="30670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png"/>
                    <pic:cNvPicPr/>
                  </pic:nvPicPr>
                  <pic:blipFill rotWithShape="1">
                    <a:blip r:embed="rId16">
                      <a:extLst>
                        <a:ext uri="{28A0092B-C50C-407E-A947-70E740481C1C}">
                          <a14:useLocalDpi xmlns:a14="http://schemas.microsoft.com/office/drawing/2010/main" val="0"/>
                        </a:ext>
                      </a:extLst>
                    </a:blip>
                    <a:srcRect b="11522"/>
                    <a:stretch/>
                  </pic:blipFill>
                  <pic:spPr bwMode="auto">
                    <a:xfrm>
                      <a:off x="0" y="0"/>
                      <a:ext cx="5039995" cy="3067050"/>
                    </a:xfrm>
                    <a:prstGeom prst="rect">
                      <a:avLst/>
                    </a:prstGeom>
                    <a:ln>
                      <a:noFill/>
                    </a:ln>
                    <a:extLst>
                      <a:ext uri="{53640926-AAD7-44D8-BBD7-CCE9431645EC}">
                        <a14:shadowObscured xmlns:a14="http://schemas.microsoft.com/office/drawing/2010/main"/>
                      </a:ext>
                    </a:extLst>
                  </pic:spPr>
                </pic:pic>
              </a:graphicData>
            </a:graphic>
          </wp:inline>
        </w:drawing>
      </w:r>
    </w:p>
    <w:p w14:paraId="032CEFAF" w14:textId="7B7E42BE" w:rsidR="003130D4" w:rsidRDefault="00801ED9" w:rsidP="007B2028">
      <w:pPr>
        <w:pStyle w:val="Caption"/>
        <w:spacing w:line="360" w:lineRule="auto"/>
        <w:jc w:val="center"/>
        <w:rPr>
          <w:b/>
          <w:bCs/>
          <w:i w:val="0"/>
          <w:iCs w:val="0"/>
          <w:color w:val="auto"/>
          <w:sz w:val="20"/>
          <w:szCs w:val="20"/>
        </w:rPr>
      </w:pPr>
      <w:bookmarkStart w:id="27" w:name="_Toc121816986"/>
      <w:r w:rsidRPr="00801ED9">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2</w:t>
      </w:r>
      <w:r w:rsidR="00075C87">
        <w:rPr>
          <w:b/>
          <w:bCs/>
          <w:i w:val="0"/>
          <w:iCs w:val="0"/>
          <w:color w:val="auto"/>
          <w:sz w:val="20"/>
          <w:szCs w:val="20"/>
        </w:rPr>
        <w:fldChar w:fldCharType="end"/>
      </w:r>
      <w:r w:rsidRPr="00801ED9">
        <w:rPr>
          <w:b/>
          <w:bCs/>
          <w:i w:val="0"/>
          <w:iCs w:val="0"/>
          <w:color w:val="auto"/>
          <w:sz w:val="20"/>
          <w:szCs w:val="20"/>
        </w:rPr>
        <w:t xml:space="preserve"> Sequence User</w:t>
      </w:r>
      <w:bookmarkEnd w:id="27"/>
    </w:p>
    <w:p w14:paraId="1992F4EC" w14:textId="53172FC5" w:rsidR="00801ED9" w:rsidRDefault="00801ED9" w:rsidP="007B2028">
      <w:pPr>
        <w:spacing w:line="360" w:lineRule="auto"/>
      </w:pPr>
      <w:r w:rsidRPr="00A15A23">
        <w:rPr>
          <w:b/>
          <w:bCs/>
        </w:rPr>
        <w:t>Penjelasan</w:t>
      </w:r>
      <w:r>
        <w:t xml:space="preserve"> </w:t>
      </w:r>
      <w:r w:rsidRPr="00A15A23">
        <w:rPr>
          <w:b/>
          <w:bCs/>
        </w:rPr>
        <w:t xml:space="preserve">: </w:t>
      </w:r>
    </w:p>
    <w:p w14:paraId="6A8B10B2" w14:textId="4BAD5A50" w:rsidR="00801ED9" w:rsidRDefault="00801ED9" w:rsidP="007B2028">
      <w:pPr>
        <w:pStyle w:val="ListParagraph"/>
        <w:numPr>
          <w:ilvl w:val="0"/>
          <w:numId w:val="24"/>
        </w:numPr>
        <w:spacing w:line="360" w:lineRule="auto"/>
      </w:pPr>
      <w:r>
        <w:t>User login dengan memasukkan ID alat dan password</w:t>
      </w:r>
    </w:p>
    <w:p w14:paraId="7DBEC454" w14:textId="6D0D9640" w:rsidR="00801ED9" w:rsidRDefault="00801ED9" w:rsidP="007B2028">
      <w:pPr>
        <w:pStyle w:val="ListParagraph"/>
        <w:numPr>
          <w:ilvl w:val="0"/>
          <w:numId w:val="24"/>
        </w:numPr>
        <w:spacing w:line="360" w:lineRule="auto"/>
      </w:pPr>
      <w:r>
        <w:t xml:space="preserve">User dapat memilih lamanya waktu bermain skateboard dan sistem akan menampilkan pilihan list waktu  </w:t>
      </w:r>
    </w:p>
    <w:p w14:paraId="2707D962" w14:textId="737DB4FD" w:rsidR="00801ED9" w:rsidRDefault="00801ED9" w:rsidP="007B2028">
      <w:pPr>
        <w:pStyle w:val="ListParagraph"/>
        <w:numPr>
          <w:ilvl w:val="0"/>
          <w:numId w:val="24"/>
        </w:numPr>
        <w:spacing w:line="360" w:lineRule="auto"/>
      </w:pPr>
      <w:r>
        <w:t>User dapat memulai timer dan menghentikan timer</w:t>
      </w:r>
    </w:p>
    <w:p w14:paraId="389540B3" w14:textId="236DDD6F" w:rsidR="00137FDF" w:rsidRDefault="00137FDF" w:rsidP="007B2028">
      <w:pPr>
        <w:spacing w:line="360" w:lineRule="auto"/>
      </w:pPr>
    </w:p>
    <w:p w14:paraId="34F07BAE" w14:textId="77777777" w:rsidR="00137FDF" w:rsidRPr="00801ED9" w:rsidRDefault="00137FDF" w:rsidP="007B2028">
      <w:pPr>
        <w:spacing w:line="360" w:lineRule="auto"/>
      </w:pPr>
    </w:p>
    <w:p w14:paraId="67ED86A7" w14:textId="6E7C6A28" w:rsidR="0085081A" w:rsidRDefault="00A15A23" w:rsidP="007B2028">
      <w:pPr>
        <w:pStyle w:val="Heading3"/>
        <w:spacing w:line="360" w:lineRule="auto"/>
      </w:pPr>
      <w:bookmarkStart w:id="28" w:name="_Toc121816795"/>
      <w:r>
        <w:lastRenderedPageBreak/>
        <w:t>Activity Diagram</w:t>
      </w:r>
      <w:bookmarkEnd w:id="28"/>
    </w:p>
    <w:p w14:paraId="360185FB" w14:textId="038F84FF" w:rsidR="00137FDF" w:rsidRPr="00137FDF" w:rsidRDefault="004F2956" w:rsidP="007B2028">
      <w:pPr>
        <w:spacing w:line="360" w:lineRule="auto"/>
      </w:pPr>
      <w:r>
        <w:rPr>
          <w:noProof/>
        </w:rPr>
        <w:drawing>
          <wp:anchor distT="0" distB="0" distL="114300" distR="114300" simplePos="0" relativeHeight="251686912" behindDoc="1" locked="0" layoutInCell="1" allowOverlap="1" wp14:anchorId="4EADD8D8" wp14:editId="18A942B5">
            <wp:simplePos x="0" y="0"/>
            <wp:positionH relativeFrom="column">
              <wp:posOffset>704215</wp:posOffset>
            </wp:positionH>
            <wp:positionV relativeFrom="paragraph">
              <wp:posOffset>229397</wp:posOffset>
            </wp:positionV>
            <wp:extent cx="3593805" cy="3657649"/>
            <wp:effectExtent l="0" t="0" r="698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T.png"/>
                    <pic:cNvPicPr/>
                  </pic:nvPicPr>
                  <pic:blipFill>
                    <a:blip r:embed="rId17">
                      <a:extLst>
                        <a:ext uri="{28A0092B-C50C-407E-A947-70E740481C1C}">
                          <a14:useLocalDpi xmlns:a14="http://schemas.microsoft.com/office/drawing/2010/main" val="0"/>
                        </a:ext>
                      </a:extLst>
                    </a:blip>
                    <a:stretch>
                      <a:fillRect/>
                    </a:stretch>
                  </pic:blipFill>
                  <pic:spPr>
                    <a:xfrm>
                      <a:off x="0" y="0"/>
                      <a:ext cx="3593805" cy="3657649"/>
                    </a:xfrm>
                    <a:prstGeom prst="rect">
                      <a:avLst/>
                    </a:prstGeom>
                  </pic:spPr>
                </pic:pic>
              </a:graphicData>
            </a:graphic>
            <wp14:sizeRelH relativeFrom="page">
              <wp14:pctWidth>0</wp14:pctWidth>
            </wp14:sizeRelH>
            <wp14:sizeRelV relativeFrom="page">
              <wp14:pctHeight>0</wp14:pctHeight>
            </wp14:sizeRelV>
          </wp:anchor>
        </w:drawing>
      </w:r>
    </w:p>
    <w:p w14:paraId="00E45C9E" w14:textId="0AF5677B" w:rsidR="00A15A23" w:rsidRDefault="00A15A23" w:rsidP="007B2028">
      <w:pPr>
        <w:spacing w:line="360" w:lineRule="auto"/>
      </w:pPr>
    </w:p>
    <w:p w14:paraId="475D90FC" w14:textId="77777777" w:rsidR="004F2956" w:rsidRDefault="004F2956" w:rsidP="007B2028">
      <w:pPr>
        <w:pStyle w:val="Caption"/>
        <w:spacing w:line="360" w:lineRule="auto"/>
        <w:jc w:val="center"/>
        <w:rPr>
          <w:b/>
          <w:bCs/>
          <w:i w:val="0"/>
          <w:iCs w:val="0"/>
          <w:color w:val="auto"/>
          <w:sz w:val="20"/>
          <w:szCs w:val="20"/>
        </w:rPr>
      </w:pPr>
    </w:p>
    <w:p w14:paraId="097658F4" w14:textId="77777777" w:rsidR="004F2956" w:rsidRDefault="004F2956" w:rsidP="007B2028">
      <w:pPr>
        <w:pStyle w:val="Caption"/>
        <w:spacing w:line="360" w:lineRule="auto"/>
        <w:jc w:val="center"/>
        <w:rPr>
          <w:b/>
          <w:bCs/>
          <w:i w:val="0"/>
          <w:iCs w:val="0"/>
          <w:color w:val="auto"/>
          <w:sz w:val="20"/>
          <w:szCs w:val="20"/>
        </w:rPr>
      </w:pPr>
    </w:p>
    <w:p w14:paraId="42061028" w14:textId="77777777" w:rsidR="004F2956" w:rsidRDefault="004F2956" w:rsidP="007B2028">
      <w:pPr>
        <w:pStyle w:val="Caption"/>
        <w:spacing w:line="360" w:lineRule="auto"/>
        <w:jc w:val="center"/>
        <w:rPr>
          <w:b/>
          <w:bCs/>
          <w:i w:val="0"/>
          <w:iCs w:val="0"/>
          <w:color w:val="auto"/>
          <w:sz w:val="20"/>
          <w:szCs w:val="20"/>
        </w:rPr>
      </w:pPr>
    </w:p>
    <w:p w14:paraId="7BB8EBA6" w14:textId="77777777" w:rsidR="004F2956" w:rsidRDefault="004F2956" w:rsidP="007B2028">
      <w:pPr>
        <w:pStyle w:val="Caption"/>
        <w:spacing w:line="360" w:lineRule="auto"/>
        <w:jc w:val="center"/>
        <w:rPr>
          <w:b/>
          <w:bCs/>
          <w:i w:val="0"/>
          <w:iCs w:val="0"/>
          <w:color w:val="auto"/>
          <w:sz w:val="20"/>
          <w:szCs w:val="20"/>
        </w:rPr>
      </w:pPr>
    </w:p>
    <w:p w14:paraId="14C9BBE0" w14:textId="77777777" w:rsidR="004F2956" w:rsidRDefault="004F2956" w:rsidP="007B2028">
      <w:pPr>
        <w:pStyle w:val="Caption"/>
        <w:spacing w:line="360" w:lineRule="auto"/>
        <w:jc w:val="center"/>
        <w:rPr>
          <w:b/>
          <w:bCs/>
          <w:i w:val="0"/>
          <w:iCs w:val="0"/>
          <w:color w:val="auto"/>
          <w:sz w:val="20"/>
          <w:szCs w:val="20"/>
        </w:rPr>
      </w:pPr>
    </w:p>
    <w:p w14:paraId="1FD4AEBF" w14:textId="77777777" w:rsidR="004F2956" w:rsidRDefault="004F2956" w:rsidP="007B2028">
      <w:pPr>
        <w:pStyle w:val="Caption"/>
        <w:spacing w:line="360" w:lineRule="auto"/>
        <w:jc w:val="center"/>
        <w:rPr>
          <w:b/>
          <w:bCs/>
          <w:i w:val="0"/>
          <w:iCs w:val="0"/>
          <w:color w:val="auto"/>
          <w:sz w:val="20"/>
          <w:szCs w:val="20"/>
        </w:rPr>
      </w:pPr>
    </w:p>
    <w:p w14:paraId="70C5D4E2" w14:textId="77777777" w:rsidR="004F2956" w:rsidRDefault="004F2956" w:rsidP="007B2028">
      <w:pPr>
        <w:pStyle w:val="Caption"/>
        <w:spacing w:line="360" w:lineRule="auto"/>
        <w:jc w:val="center"/>
        <w:rPr>
          <w:b/>
          <w:bCs/>
          <w:i w:val="0"/>
          <w:iCs w:val="0"/>
          <w:color w:val="auto"/>
          <w:sz w:val="20"/>
          <w:szCs w:val="20"/>
        </w:rPr>
      </w:pPr>
    </w:p>
    <w:p w14:paraId="33E507C7" w14:textId="77777777" w:rsidR="004F2956" w:rsidRDefault="004F2956" w:rsidP="007B2028">
      <w:pPr>
        <w:pStyle w:val="Caption"/>
        <w:spacing w:line="360" w:lineRule="auto"/>
        <w:jc w:val="center"/>
        <w:rPr>
          <w:b/>
          <w:bCs/>
          <w:i w:val="0"/>
          <w:iCs w:val="0"/>
          <w:color w:val="auto"/>
          <w:sz w:val="20"/>
          <w:szCs w:val="20"/>
        </w:rPr>
      </w:pPr>
    </w:p>
    <w:p w14:paraId="76CAF125" w14:textId="7538AECA" w:rsidR="004F2956" w:rsidRDefault="004F2956" w:rsidP="007B2028">
      <w:pPr>
        <w:pStyle w:val="Caption"/>
        <w:spacing w:line="360" w:lineRule="auto"/>
        <w:rPr>
          <w:b/>
          <w:bCs/>
          <w:i w:val="0"/>
          <w:iCs w:val="0"/>
          <w:color w:val="auto"/>
          <w:sz w:val="20"/>
          <w:szCs w:val="20"/>
        </w:rPr>
      </w:pPr>
    </w:p>
    <w:p w14:paraId="1A96627D" w14:textId="77777777" w:rsidR="007B2028" w:rsidRPr="007B2028" w:rsidRDefault="007B2028" w:rsidP="007B2028"/>
    <w:p w14:paraId="20F1E589" w14:textId="42011153" w:rsidR="00137FDF" w:rsidRDefault="00137FDF" w:rsidP="007B2028">
      <w:pPr>
        <w:pStyle w:val="Caption"/>
        <w:spacing w:line="360" w:lineRule="auto"/>
        <w:jc w:val="center"/>
        <w:rPr>
          <w:b/>
          <w:bCs/>
          <w:i w:val="0"/>
          <w:iCs w:val="0"/>
          <w:color w:val="auto"/>
          <w:sz w:val="20"/>
          <w:szCs w:val="20"/>
        </w:rPr>
      </w:pPr>
      <w:bookmarkStart w:id="29" w:name="_Toc121816987"/>
      <w:r w:rsidRPr="004F2956">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4F2956" w:rsidRPr="004F2956">
        <w:rPr>
          <w:b/>
          <w:bCs/>
          <w:i w:val="0"/>
          <w:iCs w:val="0"/>
          <w:color w:val="auto"/>
          <w:sz w:val="20"/>
          <w:szCs w:val="20"/>
        </w:rPr>
        <w:t xml:space="preserve"> Activity Diagram User Login</w:t>
      </w:r>
      <w:bookmarkEnd w:id="29"/>
    </w:p>
    <w:p w14:paraId="77076DDB" w14:textId="763FFA31" w:rsidR="004F2956" w:rsidRDefault="004F2956" w:rsidP="007B2028">
      <w:pPr>
        <w:spacing w:line="360" w:lineRule="auto"/>
      </w:pPr>
      <w:r w:rsidRPr="004F2956">
        <w:rPr>
          <w:b/>
          <w:bCs/>
        </w:rPr>
        <w:t>Penjelasan</w:t>
      </w:r>
      <w:r>
        <w:t xml:space="preserve"> :</w:t>
      </w:r>
    </w:p>
    <w:p w14:paraId="0F6E2BCE" w14:textId="5069B23D" w:rsidR="004F2956" w:rsidRDefault="004F2956" w:rsidP="007B2028">
      <w:pPr>
        <w:pStyle w:val="ListParagraph"/>
        <w:numPr>
          <w:ilvl w:val="0"/>
          <w:numId w:val="25"/>
        </w:numPr>
        <w:spacing w:line="360" w:lineRule="auto"/>
      </w:pPr>
      <w:r>
        <w:t>Aplikasi menampilkan menu login di aplikasi</w:t>
      </w:r>
    </w:p>
    <w:p w14:paraId="4A031410" w14:textId="66278778" w:rsidR="004F2956" w:rsidRDefault="004F2956" w:rsidP="007B2028">
      <w:pPr>
        <w:pStyle w:val="ListParagraph"/>
        <w:numPr>
          <w:ilvl w:val="0"/>
          <w:numId w:val="25"/>
        </w:numPr>
        <w:spacing w:line="360" w:lineRule="auto"/>
      </w:pPr>
      <w:r>
        <w:t>User memasukkan ID alat dan password</w:t>
      </w:r>
    </w:p>
    <w:p w14:paraId="1584FA96" w14:textId="52DD5403" w:rsidR="004F2956" w:rsidRDefault="004F2956" w:rsidP="007B2028">
      <w:pPr>
        <w:pStyle w:val="ListParagraph"/>
        <w:numPr>
          <w:ilvl w:val="0"/>
          <w:numId w:val="25"/>
        </w:numPr>
        <w:spacing w:line="360" w:lineRule="auto"/>
      </w:pPr>
      <w:r>
        <w:t>System akan memverifikasi ID alat dan password. Apabila ID alat dan password salah maka akan kembali ke menu awal login. Jika ID alat dan password benar maka akan masuk ke halaman dashboard</w:t>
      </w:r>
    </w:p>
    <w:p w14:paraId="0FECCC23" w14:textId="5E2F9264" w:rsidR="004F2956" w:rsidRDefault="004F2956" w:rsidP="007B2028">
      <w:pPr>
        <w:pStyle w:val="ListParagraph"/>
        <w:spacing w:line="360" w:lineRule="auto"/>
      </w:pPr>
      <w:r>
        <w:rPr>
          <w:noProof/>
        </w:rPr>
        <w:lastRenderedPageBreak/>
        <w:drawing>
          <wp:inline distT="0" distB="0" distL="0" distR="0" wp14:anchorId="321D3346" wp14:editId="12DBE72E">
            <wp:extent cx="3924586" cy="52205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r.png"/>
                    <pic:cNvPicPr/>
                  </pic:nvPicPr>
                  <pic:blipFill>
                    <a:blip r:embed="rId18">
                      <a:extLst>
                        <a:ext uri="{28A0092B-C50C-407E-A947-70E740481C1C}">
                          <a14:useLocalDpi xmlns:a14="http://schemas.microsoft.com/office/drawing/2010/main" val="0"/>
                        </a:ext>
                      </a:extLst>
                    </a:blip>
                    <a:stretch>
                      <a:fillRect/>
                    </a:stretch>
                  </pic:blipFill>
                  <pic:spPr>
                    <a:xfrm>
                      <a:off x="0" y="0"/>
                      <a:ext cx="3937838" cy="5238214"/>
                    </a:xfrm>
                    <a:prstGeom prst="rect">
                      <a:avLst/>
                    </a:prstGeom>
                  </pic:spPr>
                </pic:pic>
              </a:graphicData>
            </a:graphic>
          </wp:inline>
        </w:drawing>
      </w:r>
    </w:p>
    <w:p w14:paraId="620FEC01" w14:textId="0B85435F" w:rsidR="004F2956" w:rsidRDefault="004F2956" w:rsidP="007B2028">
      <w:pPr>
        <w:pStyle w:val="Caption"/>
        <w:spacing w:line="360" w:lineRule="auto"/>
        <w:jc w:val="center"/>
        <w:rPr>
          <w:b/>
          <w:bCs/>
          <w:i w:val="0"/>
          <w:iCs w:val="0"/>
          <w:color w:val="auto"/>
          <w:sz w:val="20"/>
          <w:szCs w:val="20"/>
        </w:rPr>
      </w:pPr>
      <w:bookmarkStart w:id="30" w:name="_Toc121816988"/>
      <w:r w:rsidRPr="003A1B6D">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4</w:t>
      </w:r>
      <w:r w:rsidR="00075C87">
        <w:rPr>
          <w:b/>
          <w:bCs/>
          <w:i w:val="0"/>
          <w:iCs w:val="0"/>
          <w:color w:val="auto"/>
          <w:sz w:val="20"/>
          <w:szCs w:val="20"/>
        </w:rPr>
        <w:fldChar w:fldCharType="end"/>
      </w:r>
      <w:r w:rsidRPr="003A1B6D">
        <w:rPr>
          <w:b/>
          <w:bCs/>
          <w:i w:val="0"/>
          <w:iCs w:val="0"/>
          <w:color w:val="auto"/>
          <w:sz w:val="20"/>
          <w:szCs w:val="20"/>
        </w:rPr>
        <w:t xml:space="preserve"> User </w:t>
      </w:r>
      <w:r w:rsidR="003A1B6D" w:rsidRPr="003A1B6D">
        <w:rPr>
          <w:b/>
          <w:bCs/>
          <w:i w:val="0"/>
          <w:iCs w:val="0"/>
          <w:color w:val="auto"/>
          <w:sz w:val="20"/>
          <w:szCs w:val="20"/>
        </w:rPr>
        <w:t>melakukan perhitungan</w:t>
      </w:r>
      <w:bookmarkEnd w:id="30"/>
    </w:p>
    <w:p w14:paraId="319D3D39" w14:textId="5799FF68" w:rsidR="003A1B6D" w:rsidRPr="003A1B6D" w:rsidRDefault="003A1B6D" w:rsidP="007B2028">
      <w:pPr>
        <w:spacing w:line="360" w:lineRule="auto"/>
        <w:rPr>
          <w:b/>
          <w:bCs/>
        </w:rPr>
      </w:pPr>
      <w:r w:rsidRPr="003A1B6D">
        <w:rPr>
          <w:b/>
          <w:bCs/>
        </w:rPr>
        <w:t xml:space="preserve">Penjelasan : </w:t>
      </w:r>
    </w:p>
    <w:p w14:paraId="49E81EE9" w14:textId="040D8069" w:rsidR="003A1B6D" w:rsidRDefault="003A1B6D" w:rsidP="007B2028">
      <w:pPr>
        <w:pStyle w:val="ListParagraph"/>
        <w:numPr>
          <w:ilvl w:val="0"/>
          <w:numId w:val="26"/>
        </w:numPr>
        <w:spacing w:line="360" w:lineRule="auto"/>
      </w:pPr>
      <w:r>
        <w:t>User buka aplikasi</w:t>
      </w:r>
    </w:p>
    <w:p w14:paraId="1503F1B9" w14:textId="4ED55F24" w:rsidR="003A1B6D" w:rsidRDefault="003A1B6D" w:rsidP="007B2028">
      <w:pPr>
        <w:pStyle w:val="ListParagraph"/>
        <w:numPr>
          <w:ilvl w:val="0"/>
          <w:numId w:val="26"/>
        </w:numPr>
        <w:spacing w:line="360" w:lineRule="auto"/>
      </w:pPr>
      <w:r>
        <w:t>System menampilkan menu dahsboard</w:t>
      </w:r>
    </w:p>
    <w:p w14:paraId="6AAFB9E6" w14:textId="3BAA8E3F" w:rsidR="003A1B6D" w:rsidRDefault="003A1B6D" w:rsidP="007B2028">
      <w:pPr>
        <w:pStyle w:val="ListParagraph"/>
        <w:numPr>
          <w:ilvl w:val="0"/>
          <w:numId w:val="26"/>
        </w:numPr>
        <w:spacing w:line="360" w:lineRule="auto"/>
      </w:pPr>
      <w:r>
        <w:t>User menekan button mulai dan menampilkan halaman timer</w:t>
      </w:r>
    </w:p>
    <w:p w14:paraId="191FC8C0" w14:textId="12B244C5" w:rsidR="003A1B6D" w:rsidRDefault="003A1B6D" w:rsidP="007B2028">
      <w:pPr>
        <w:pStyle w:val="ListParagraph"/>
        <w:numPr>
          <w:ilvl w:val="0"/>
          <w:numId w:val="26"/>
        </w:numPr>
        <w:spacing w:line="360" w:lineRule="auto"/>
      </w:pPr>
      <w:r>
        <w:t>User memilih lama waktu bermain</w:t>
      </w:r>
    </w:p>
    <w:p w14:paraId="5C04E1F4" w14:textId="4431EE88" w:rsidR="003A1B6D" w:rsidRDefault="003A1B6D" w:rsidP="007B2028">
      <w:pPr>
        <w:pStyle w:val="ListParagraph"/>
        <w:numPr>
          <w:ilvl w:val="0"/>
          <w:numId w:val="26"/>
        </w:numPr>
        <w:spacing w:line="360" w:lineRule="auto"/>
      </w:pPr>
      <w:r>
        <w:t xml:space="preserve">User menekan button mulai </w:t>
      </w:r>
    </w:p>
    <w:p w14:paraId="69D5F82A" w14:textId="77777777" w:rsidR="003A1B6D" w:rsidRDefault="003A1B6D" w:rsidP="007B2028">
      <w:pPr>
        <w:pStyle w:val="ListParagraph"/>
        <w:numPr>
          <w:ilvl w:val="0"/>
          <w:numId w:val="26"/>
        </w:numPr>
        <w:spacing w:line="360" w:lineRule="auto"/>
      </w:pPr>
      <w:r>
        <w:t>Sistem menjalankan perhitungan</w:t>
      </w:r>
    </w:p>
    <w:p w14:paraId="4063E622" w14:textId="77777777" w:rsidR="003A1B6D" w:rsidRDefault="003A1B6D" w:rsidP="007B2028">
      <w:pPr>
        <w:pStyle w:val="ListParagraph"/>
        <w:numPr>
          <w:ilvl w:val="0"/>
          <w:numId w:val="26"/>
        </w:numPr>
        <w:spacing w:line="360" w:lineRule="auto"/>
      </w:pPr>
      <w:r>
        <w:t>User menekan tombol stop</w:t>
      </w:r>
    </w:p>
    <w:p w14:paraId="4A98A7E1" w14:textId="19408FA1" w:rsidR="003A1B6D" w:rsidRDefault="003A1B6D" w:rsidP="007B2028">
      <w:pPr>
        <w:pStyle w:val="ListParagraph"/>
        <w:numPr>
          <w:ilvl w:val="0"/>
          <w:numId w:val="26"/>
        </w:numPr>
        <w:spacing w:line="360" w:lineRule="auto"/>
      </w:pPr>
      <w:r>
        <w:t xml:space="preserve">Sistem menampilkan hasil perhitungan </w:t>
      </w:r>
    </w:p>
    <w:p w14:paraId="5CD2C4A4" w14:textId="070D3B33" w:rsidR="003A1B6D" w:rsidRDefault="003A1B6D" w:rsidP="007B2028">
      <w:pPr>
        <w:pStyle w:val="Heading3"/>
        <w:spacing w:line="360" w:lineRule="auto"/>
      </w:pPr>
      <w:bookmarkStart w:id="31" w:name="_Toc121816796"/>
      <w:r>
        <w:lastRenderedPageBreak/>
        <w:t>Flowchart</w:t>
      </w:r>
      <w:bookmarkEnd w:id="31"/>
    </w:p>
    <w:p w14:paraId="00BA192F" w14:textId="21A4CF19" w:rsidR="003A1B6D" w:rsidRPr="003A1B6D" w:rsidRDefault="002418E8" w:rsidP="007B2028">
      <w:pPr>
        <w:spacing w:line="360" w:lineRule="auto"/>
      </w:pPr>
      <w:r>
        <w:rPr>
          <w:noProof/>
        </w:rPr>
        <w:drawing>
          <wp:anchor distT="0" distB="0" distL="114300" distR="114300" simplePos="0" relativeHeight="251687936" behindDoc="1" locked="0" layoutInCell="1" allowOverlap="1" wp14:anchorId="22122A12" wp14:editId="145508B2">
            <wp:simplePos x="0" y="0"/>
            <wp:positionH relativeFrom="column">
              <wp:posOffset>675404</wp:posOffset>
            </wp:positionH>
            <wp:positionV relativeFrom="paragraph">
              <wp:posOffset>156313</wp:posOffset>
            </wp:positionV>
            <wp:extent cx="3857393" cy="5560828"/>
            <wp:effectExtent l="0" t="0" r="0" b="190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png"/>
                    <pic:cNvPicPr/>
                  </pic:nvPicPr>
                  <pic:blipFill>
                    <a:blip r:embed="rId19">
                      <a:extLst>
                        <a:ext uri="{28A0092B-C50C-407E-A947-70E740481C1C}">
                          <a14:useLocalDpi xmlns:a14="http://schemas.microsoft.com/office/drawing/2010/main" val="0"/>
                        </a:ext>
                      </a:extLst>
                    </a:blip>
                    <a:stretch>
                      <a:fillRect/>
                    </a:stretch>
                  </pic:blipFill>
                  <pic:spPr>
                    <a:xfrm>
                      <a:off x="0" y="0"/>
                      <a:ext cx="3857393" cy="5560828"/>
                    </a:xfrm>
                    <a:prstGeom prst="rect">
                      <a:avLst/>
                    </a:prstGeom>
                  </pic:spPr>
                </pic:pic>
              </a:graphicData>
            </a:graphic>
            <wp14:sizeRelH relativeFrom="page">
              <wp14:pctWidth>0</wp14:pctWidth>
            </wp14:sizeRelH>
            <wp14:sizeRelV relativeFrom="page">
              <wp14:pctHeight>0</wp14:pctHeight>
            </wp14:sizeRelV>
          </wp:anchor>
        </w:drawing>
      </w:r>
    </w:p>
    <w:p w14:paraId="186A726D" w14:textId="10E463A1" w:rsidR="00725C4D" w:rsidRDefault="00725C4D" w:rsidP="007B2028">
      <w:pPr>
        <w:spacing w:line="360" w:lineRule="auto"/>
      </w:pPr>
    </w:p>
    <w:p w14:paraId="17DCC178" w14:textId="0AF6CD1F" w:rsidR="00725C4D" w:rsidRDefault="00725C4D" w:rsidP="007B2028">
      <w:pPr>
        <w:spacing w:line="360" w:lineRule="auto"/>
      </w:pPr>
    </w:p>
    <w:p w14:paraId="3927DE67" w14:textId="498BDB7A" w:rsidR="00725C4D" w:rsidRDefault="00725C4D" w:rsidP="007B2028">
      <w:pPr>
        <w:spacing w:line="360" w:lineRule="auto"/>
      </w:pPr>
    </w:p>
    <w:p w14:paraId="156FAACB" w14:textId="08D3CB84" w:rsidR="00725C4D" w:rsidRDefault="00725C4D" w:rsidP="007B2028">
      <w:pPr>
        <w:spacing w:line="360" w:lineRule="auto"/>
      </w:pPr>
    </w:p>
    <w:p w14:paraId="7D87C25B" w14:textId="284EC88C" w:rsidR="00725C4D" w:rsidRDefault="00725C4D" w:rsidP="007B2028">
      <w:pPr>
        <w:spacing w:line="360" w:lineRule="auto"/>
      </w:pPr>
    </w:p>
    <w:p w14:paraId="6F03EDE1" w14:textId="04C9BCCA" w:rsidR="00725C4D" w:rsidRDefault="00725C4D" w:rsidP="007B2028">
      <w:pPr>
        <w:spacing w:line="360" w:lineRule="auto"/>
      </w:pPr>
    </w:p>
    <w:p w14:paraId="4A5C4229" w14:textId="50630240" w:rsidR="00725C4D" w:rsidRDefault="00725C4D" w:rsidP="007B2028">
      <w:pPr>
        <w:spacing w:line="360" w:lineRule="auto"/>
      </w:pPr>
    </w:p>
    <w:p w14:paraId="015A258C" w14:textId="7A5F2C98" w:rsidR="00725C4D" w:rsidRDefault="00725C4D" w:rsidP="007B2028">
      <w:pPr>
        <w:spacing w:line="360" w:lineRule="auto"/>
      </w:pPr>
    </w:p>
    <w:p w14:paraId="303EC107" w14:textId="727FE7A8" w:rsidR="00725C4D" w:rsidRDefault="00725C4D" w:rsidP="007B2028">
      <w:pPr>
        <w:spacing w:line="360" w:lineRule="auto"/>
      </w:pPr>
    </w:p>
    <w:p w14:paraId="2FE70820" w14:textId="4D2F8346" w:rsidR="00725C4D" w:rsidRDefault="00725C4D" w:rsidP="007B2028">
      <w:pPr>
        <w:spacing w:line="360" w:lineRule="auto"/>
      </w:pPr>
    </w:p>
    <w:p w14:paraId="32CBF17E" w14:textId="54FC392D" w:rsidR="00725C4D" w:rsidRDefault="00725C4D" w:rsidP="007B2028">
      <w:pPr>
        <w:spacing w:line="360" w:lineRule="auto"/>
      </w:pPr>
    </w:p>
    <w:p w14:paraId="6B2A5B59" w14:textId="52FF43AA" w:rsidR="00725C4D" w:rsidRDefault="00725C4D" w:rsidP="007B2028">
      <w:pPr>
        <w:spacing w:line="360" w:lineRule="auto"/>
      </w:pPr>
    </w:p>
    <w:p w14:paraId="25D3C4F9" w14:textId="483853BB" w:rsidR="00725C4D" w:rsidRDefault="00725C4D" w:rsidP="007B2028">
      <w:pPr>
        <w:spacing w:line="360" w:lineRule="auto"/>
      </w:pPr>
    </w:p>
    <w:p w14:paraId="33F10D84" w14:textId="41A05FF6" w:rsidR="00725C4D" w:rsidRDefault="00725C4D" w:rsidP="007B2028">
      <w:pPr>
        <w:spacing w:line="360" w:lineRule="auto"/>
      </w:pPr>
    </w:p>
    <w:p w14:paraId="408E467F" w14:textId="2D333FB8" w:rsidR="00725C4D" w:rsidRDefault="00725C4D" w:rsidP="007B2028">
      <w:pPr>
        <w:spacing w:line="360" w:lineRule="auto"/>
      </w:pPr>
    </w:p>
    <w:p w14:paraId="2220378F" w14:textId="19B306EA" w:rsidR="00725C4D" w:rsidRDefault="002418E8" w:rsidP="007B2028">
      <w:pPr>
        <w:pStyle w:val="Caption"/>
        <w:spacing w:line="360" w:lineRule="auto"/>
        <w:jc w:val="center"/>
        <w:rPr>
          <w:b/>
          <w:bCs/>
          <w:i w:val="0"/>
          <w:iCs w:val="0"/>
          <w:color w:val="auto"/>
          <w:sz w:val="20"/>
          <w:szCs w:val="20"/>
        </w:rPr>
      </w:pPr>
      <w:bookmarkStart w:id="32" w:name="_Toc121816989"/>
      <w:r w:rsidRPr="002418E8">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5</w:t>
      </w:r>
      <w:r w:rsidR="00075C87">
        <w:rPr>
          <w:b/>
          <w:bCs/>
          <w:i w:val="0"/>
          <w:iCs w:val="0"/>
          <w:color w:val="auto"/>
          <w:sz w:val="20"/>
          <w:szCs w:val="20"/>
        </w:rPr>
        <w:fldChar w:fldCharType="end"/>
      </w:r>
      <w:r w:rsidRPr="002418E8">
        <w:rPr>
          <w:b/>
          <w:bCs/>
          <w:i w:val="0"/>
          <w:iCs w:val="0"/>
          <w:color w:val="auto"/>
          <w:sz w:val="20"/>
          <w:szCs w:val="20"/>
        </w:rPr>
        <w:t xml:space="preserve"> Flowchart</w:t>
      </w:r>
      <w:bookmarkEnd w:id="32"/>
    </w:p>
    <w:p w14:paraId="5D2FBEC5" w14:textId="0BB67837" w:rsidR="002418E8" w:rsidRDefault="002418E8" w:rsidP="007B2028">
      <w:pPr>
        <w:spacing w:line="360" w:lineRule="auto"/>
      </w:pPr>
    </w:p>
    <w:p w14:paraId="722E97FD" w14:textId="0089C617" w:rsidR="002418E8" w:rsidRDefault="002418E8" w:rsidP="007B2028">
      <w:pPr>
        <w:spacing w:line="360" w:lineRule="auto"/>
      </w:pPr>
    </w:p>
    <w:p w14:paraId="40811987" w14:textId="33BD1A39" w:rsidR="002418E8" w:rsidRDefault="002418E8" w:rsidP="007B2028">
      <w:pPr>
        <w:spacing w:line="360" w:lineRule="auto"/>
      </w:pPr>
    </w:p>
    <w:p w14:paraId="78A3DB43" w14:textId="411FA262" w:rsidR="002418E8" w:rsidRDefault="002418E8" w:rsidP="007B2028">
      <w:pPr>
        <w:spacing w:line="360" w:lineRule="auto"/>
      </w:pPr>
    </w:p>
    <w:p w14:paraId="0EB81FE4" w14:textId="77777777" w:rsidR="002418E8" w:rsidRPr="002418E8" w:rsidRDefault="002418E8" w:rsidP="007B2028">
      <w:pPr>
        <w:spacing w:line="360" w:lineRule="auto"/>
      </w:pPr>
    </w:p>
    <w:p w14:paraId="59918188" w14:textId="73060FE9" w:rsidR="002418E8" w:rsidRDefault="002418E8" w:rsidP="007B2028">
      <w:pPr>
        <w:pStyle w:val="Heading3"/>
        <w:spacing w:line="360" w:lineRule="auto"/>
        <w:rPr>
          <w:i/>
          <w:iCs/>
        </w:rPr>
      </w:pPr>
      <w:bookmarkStart w:id="33" w:name="_Toc121816797"/>
      <w:r>
        <w:lastRenderedPageBreak/>
        <w:t xml:space="preserve">Perancangan </w:t>
      </w:r>
      <w:r w:rsidRPr="002418E8">
        <w:rPr>
          <w:i/>
          <w:iCs/>
        </w:rPr>
        <w:t>Interface</w:t>
      </w:r>
      <w:bookmarkEnd w:id="33"/>
    </w:p>
    <w:p w14:paraId="1A755EEC" w14:textId="4A9D5E85" w:rsidR="001F5C57" w:rsidRPr="001F5C57" w:rsidRDefault="001F5C57" w:rsidP="007B2028">
      <w:pPr>
        <w:spacing w:line="360" w:lineRule="auto"/>
      </w:pPr>
      <w:r>
        <w:rPr>
          <w:rFonts w:eastAsiaTheme="majorEastAsia" w:cstheme="majorBidi"/>
          <w:b/>
          <w:noProof/>
          <w:color w:val="000000" w:themeColor="text1"/>
          <w:szCs w:val="24"/>
        </w:rPr>
        <w:drawing>
          <wp:anchor distT="0" distB="0" distL="114300" distR="114300" simplePos="0" relativeHeight="251688960" behindDoc="1" locked="0" layoutInCell="1" allowOverlap="1" wp14:anchorId="6135CA32" wp14:editId="081DEC31">
            <wp:simplePos x="0" y="0"/>
            <wp:positionH relativeFrom="column">
              <wp:posOffset>1483773</wp:posOffset>
            </wp:positionH>
            <wp:positionV relativeFrom="paragraph">
              <wp:posOffset>295083</wp:posOffset>
            </wp:positionV>
            <wp:extent cx="2594345" cy="561293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4345" cy="56129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C9CC29" w14:textId="1EAA2EBE" w:rsidR="009852C6" w:rsidRDefault="009852C6" w:rsidP="007B2028">
      <w:pPr>
        <w:spacing w:line="360" w:lineRule="auto"/>
      </w:pPr>
    </w:p>
    <w:p w14:paraId="01CFED98" w14:textId="20DA8709" w:rsidR="009852C6" w:rsidRDefault="009852C6" w:rsidP="007B2028">
      <w:pPr>
        <w:spacing w:line="360" w:lineRule="auto"/>
      </w:pPr>
    </w:p>
    <w:p w14:paraId="7A7B1B31" w14:textId="5FCF1D1C" w:rsidR="009852C6" w:rsidRDefault="009852C6" w:rsidP="007B2028">
      <w:pPr>
        <w:spacing w:line="360" w:lineRule="auto"/>
      </w:pPr>
    </w:p>
    <w:p w14:paraId="279CB42F" w14:textId="3F253E6A" w:rsidR="009852C6" w:rsidRDefault="009852C6" w:rsidP="007B2028">
      <w:pPr>
        <w:spacing w:line="360" w:lineRule="auto"/>
      </w:pPr>
    </w:p>
    <w:p w14:paraId="12D836F6" w14:textId="1E539601" w:rsidR="00183B19" w:rsidRDefault="00183B19" w:rsidP="007B2028">
      <w:pPr>
        <w:spacing w:line="360" w:lineRule="auto"/>
      </w:pPr>
    </w:p>
    <w:p w14:paraId="07AE55F8" w14:textId="27A6BCA3" w:rsidR="0085081A" w:rsidRDefault="0085081A" w:rsidP="007B2028">
      <w:pPr>
        <w:spacing w:line="360" w:lineRule="auto"/>
      </w:pPr>
    </w:p>
    <w:p w14:paraId="429F78AE" w14:textId="7AE58AC7" w:rsidR="003130D4" w:rsidRDefault="003130D4" w:rsidP="007B2028">
      <w:pPr>
        <w:spacing w:line="360" w:lineRule="auto"/>
      </w:pPr>
    </w:p>
    <w:p w14:paraId="5309FB76" w14:textId="4100D1C8" w:rsidR="003130D4" w:rsidRDefault="003130D4" w:rsidP="007B2028">
      <w:pPr>
        <w:spacing w:line="360" w:lineRule="auto"/>
      </w:pPr>
    </w:p>
    <w:p w14:paraId="577CBF6B" w14:textId="67C85CF0" w:rsidR="003130D4" w:rsidRDefault="003130D4" w:rsidP="007B2028">
      <w:pPr>
        <w:spacing w:line="360" w:lineRule="auto"/>
      </w:pPr>
    </w:p>
    <w:p w14:paraId="0CA240B4" w14:textId="4798E0E1" w:rsidR="003130D4" w:rsidRDefault="003130D4" w:rsidP="007B2028">
      <w:pPr>
        <w:spacing w:line="360" w:lineRule="auto"/>
      </w:pPr>
    </w:p>
    <w:p w14:paraId="4EF7E703" w14:textId="17663EAD" w:rsidR="003130D4" w:rsidRDefault="003130D4" w:rsidP="007B2028">
      <w:pPr>
        <w:spacing w:line="360" w:lineRule="auto"/>
      </w:pPr>
    </w:p>
    <w:p w14:paraId="487F2B7E" w14:textId="61D994D8" w:rsidR="003130D4" w:rsidRDefault="001F5C57" w:rsidP="007B2028">
      <w:pPr>
        <w:tabs>
          <w:tab w:val="left" w:pos="5258"/>
        </w:tabs>
        <w:spacing w:line="360" w:lineRule="auto"/>
      </w:pPr>
      <w:r>
        <w:tab/>
      </w:r>
    </w:p>
    <w:p w14:paraId="7330152E" w14:textId="77777777" w:rsidR="001F5C57" w:rsidRDefault="001F5C57" w:rsidP="007B2028">
      <w:pPr>
        <w:tabs>
          <w:tab w:val="left" w:pos="5258"/>
        </w:tabs>
        <w:spacing w:line="360" w:lineRule="auto"/>
      </w:pPr>
    </w:p>
    <w:p w14:paraId="357B7FF1" w14:textId="77777777" w:rsidR="001F5C57" w:rsidRDefault="001F5C57" w:rsidP="007B2028">
      <w:pPr>
        <w:pStyle w:val="Caption"/>
        <w:spacing w:line="360" w:lineRule="auto"/>
        <w:jc w:val="center"/>
        <w:rPr>
          <w:b/>
          <w:bCs/>
          <w:i w:val="0"/>
          <w:iCs w:val="0"/>
          <w:color w:val="auto"/>
          <w:sz w:val="20"/>
          <w:szCs w:val="20"/>
        </w:rPr>
      </w:pPr>
    </w:p>
    <w:p w14:paraId="2B188DB6" w14:textId="77777777" w:rsidR="001F5C57" w:rsidRDefault="001F5C57" w:rsidP="007B2028">
      <w:pPr>
        <w:pStyle w:val="Caption"/>
        <w:spacing w:line="360" w:lineRule="auto"/>
        <w:jc w:val="center"/>
        <w:rPr>
          <w:b/>
          <w:bCs/>
          <w:i w:val="0"/>
          <w:iCs w:val="0"/>
          <w:color w:val="auto"/>
          <w:sz w:val="20"/>
          <w:szCs w:val="20"/>
        </w:rPr>
      </w:pPr>
    </w:p>
    <w:p w14:paraId="1A3E1F81" w14:textId="77777777" w:rsidR="001F5C57" w:rsidRDefault="001F5C57" w:rsidP="007B2028">
      <w:pPr>
        <w:pStyle w:val="Caption"/>
        <w:spacing w:line="360" w:lineRule="auto"/>
        <w:jc w:val="center"/>
        <w:rPr>
          <w:b/>
          <w:bCs/>
          <w:i w:val="0"/>
          <w:iCs w:val="0"/>
          <w:color w:val="auto"/>
          <w:sz w:val="20"/>
          <w:szCs w:val="20"/>
        </w:rPr>
      </w:pPr>
    </w:p>
    <w:p w14:paraId="010A4DC1" w14:textId="27F01E67" w:rsidR="001F5C57" w:rsidRDefault="001F5C57" w:rsidP="007B2028">
      <w:pPr>
        <w:pStyle w:val="Caption"/>
        <w:spacing w:line="360" w:lineRule="auto"/>
        <w:jc w:val="center"/>
        <w:rPr>
          <w:b/>
          <w:bCs/>
          <w:i w:val="0"/>
          <w:iCs w:val="0"/>
          <w:color w:val="auto"/>
          <w:sz w:val="20"/>
          <w:szCs w:val="20"/>
        </w:rPr>
      </w:pPr>
      <w:bookmarkStart w:id="34" w:name="_Toc121816990"/>
      <w:r w:rsidRPr="001F5C57">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6</w:t>
      </w:r>
      <w:r w:rsidR="00075C87">
        <w:rPr>
          <w:b/>
          <w:bCs/>
          <w:i w:val="0"/>
          <w:iCs w:val="0"/>
          <w:color w:val="auto"/>
          <w:sz w:val="20"/>
          <w:szCs w:val="20"/>
        </w:rPr>
        <w:fldChar w:fldCharType="end"/>
      </w:r>
      <w:r w:rsidRPr="001F5C57">
        <w:rPr>
          <w:b/>
          <w:bCs/>
          <w:i w:val="0"/>
          <w:iCs w:val="0"/>
          <w:color w:val="auto"/>
          <w:sz w:val="20"/>
          <w:szCs w:val="20"/>
        </w:rPr>
        <w:t xml:space="preserve"> </w:t>
      </w:r>
      <w:r w:rsidRPr="001F5C57">
        <w:rPr>
          <w:b/>
          <w:bCs/>
          <w:color w:val="auto"/>
          <w:sz w:val="20"/>
          <w:szCs w:val="20"/>
        </w:rPr>
        <w:t>splash screen</w:t>
      </w:r>
      <w:bookmarkEnd w:id="34"/>
    </w:p>
    <w:p w14:paraId="0F17A232" w14:textId="27259CF2" w:rsidR="001F5C57" w:rsidRDefault="001F5C57" w:rsidP="007B2028">
      <w:pPr>
        <w:spacing w:line="360" w:lineRule="auto"/>
      </w:pPr>
      <w:r>
        <w:t xml:space="preserve">Penjelasan : </w:t>
      </w:r>
    </w:p>
    <w:p w14:paraId="6902A6FC" w14:textId="45922BD2" w:rsidR="001F5C57" w:rsidRDefault="007B2028" w:rsidP="007B2028">
      <w:pPr>
        <w:spacing w:line="360" w:lineRule="auto"/>
      </w:pPr>
      <w:r>
        <w:t>Splash screen merupakan tampilan pertama saaat user membuka applikasi.</w:t>
      </w:r>
    </w:p>
    <w:p w14:paraId="7DC809EB" w14:textId="767977ED" w:rsidR="003130D4" w:rsidRDefault="003130D4" w:rsidP="007B2028">
      <w:pPr>
        <w:spacing w:line="360" w:lineRule="auto"/>
      </w:pPr>
    </w:p>
    <w:p w14:paraId="2CFABB68" w14:textId="2634812A" w:rsidR="007B2028" w:rsidRDefault="007B2028" w:rsidP="007B2028">
      <w:pPr>
        <w:spacing w:line="360" w:lineRule="auto"/>
      </w:pPr>
    </w:p>
    <w:p w14:paraId="474BEF37" w14:textId="77777777" w:rsidR="007B2028" w:rsidRDefault="007B2028" w:rsidP="007B2028">
      <w:pPr>
        <w:spacing w:line="360" w:lineRule="auto"/>
      </w:pPr>
    </w:p>
    <w:p w14:paraId="49180115" w14:textId="39810A6B" w:rsidR="003130D4" w:rsidRDefault="001F5C57" w:rsidP="007B2028">
      <w:pPr>
        <w:spacing w:line="360" w:lineRule="auto"/>
      </w:pPr>
      <w:r>
        <w:rPr>
          <w:noProof/>
        </w:rPr>
        <w:drawing>
          <wp:anchor distT="0" distB="0" distL="114300" distR="114300" simplePos="0" relativeHeight="251689984" behindDoc="1" locked="0" layoutInCell="1" allowOverlap="1" wp14:anchorId="3067ED1D" wp14:editId="76975212">
            <wp:simplePos x="0" y="0"/>
            <wp:positionH relativeFrom="column">
              <wp:posOffset>1136188</wp:posOffset>
            </wp:positionH>
            <wp:positionV relativeFrom="paragraph">
              <wp:posOffset>41910</wp:posOffset>
            </wp:positionV>
            <wp:extent cx="2731193" cy="5909009"/>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1193" cy="59090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862070" w14:textId="0D972A1A" w:rsidR="003130D4" w:rsidRDefault="003130D4" w:rsidP="007B2028">
      <w:pPr>
        <w:spacing w:line="360" w:lineRule="auto"/>
      </w:pPr>
    </w:p>
    <w:p w14:paraId="7B36F0DF" w14:textId="05C39B85" w:rsidR="003130D4" w:rsidRDefault="003130D4" w:rsidP="007B2028">
      <w:pPr>
        <w:spacing w:line="360" w:lineRule="auto"/>
      </w:pPr>
    </w:p>
    <w:p w14:paraId="3C31DE36" w14:textId="60268D7D" w:rsidR="003130D4" w:rsidRDefault="003130D4" w:rsidP="007B2028">
      <w:pPr>
        <w:spacing w:line="360" w:lineRule="auto"/>
      </w:pPr>
    </w:p>
    <w:p w14:paraId="420EE660" w14:textId="50A8D547" w:rsidR="003130D4" w:rsidRDefault="003130D4" w:rsidP="007B2028">
      <w:pPr>
        <w:spacing w:line="360" w:lineRule="auto"/>
      </w:pPr>
    </w:p>
    <w:p w14:paraId="780AEDEA" w14:textId="56562424" w:rsidR="003130D4" w:rsidRDefault="003130D4" w:rsidP="007B2028">
      <w:pPr>
        <w:spacing w:line="360" w:lineRule="auto"/>
      </w:pPr>
    </w:p>
    <w:p w14:paraId="04E48876" w14:textId="77777777" w:rsidR="0085081A" w:rsidRDefault="0085081A" w:rsidP="007B2028">
      <w:pPr>
        <w:spacing w:line="360" w:lineRule="auto"/>
      </w:pPr>
    </w:p>
    <w:p w14:paraId="0E347A60" w14:textId="77777777" w:rsidR="00183B19" w:rsidRDefault="00183B19" w:rsidP="007B2028">
      <w:pPr>
        <w:spacing w:line="360" w:lineRule="auto"/>
      </w:pPr>
    </w:p>
    <w:p w14:paraId="7871D5BE" w14:textId="7D422F10" w:rsidR="009852C6" w:rsidRDefault="009852C6" w:rsidP="007B2028">
      <w:pPr>
        <w:spacing w:line="360" w:lineRule="auto"/>
      </w:pPr>
    </w:p>
    <w:p w14:paraId="6F147E2F" w14:textId="0039B735" w:rsidR="001F5C57" w:rsidRDefault="001F5C57" w:rsidP="007B2028">
      <w:pPr>
        <w:spacing w:line="360" w:lineRule="auto"/>
      </w:pPr>
    </w:p>
    <w:p w14:paraId="41360F8C" w14:textId="51FF368A" w:rsidR="001F5C57" w:rsidRDefault="001F5C57" w:rsidP="007B2028">
      <w:pPr>
        <w:spacing w:line="360" w:lineRule="auto"/>
      </w:pPr>
    </w:p>
    <w:p w14:paraId="46DC3BB3" w14:textId="09EB2DA1" w:rsidR="001F5C57" w:rsidRDefault="001F5C57" w:rsidP="007B2028">
      <w:pPr>
        <w:spacing w:line="360" w:lineRule="auto"/>
      </w:pPr>
    </w:p>
    <w:p w14:paraId="1E4226AC" w14:textId="6AD25C43" w:rsidR="001F5C57" w:rsidRDefault="001F5C57" w:rsidP="007B2028">
      <w:pPr>
        <w:spacing w:line="360" w:lineRule="auto"/>
      </w:pPr>
    </w:p>
    <w:p w14:paraId="232A76FE" w14:textId="2F23C378" w:rsidR="001F5C57" w:rsidRDefault="001F5C57" w:rsidP="007B2028">
      <w:pPr>
        <w:spacing w:line="360" w:lineRule="auto"/>
      </w:pPr>
    </w:p>
    <w:p w14:paraId="0A0E9A3B" w14:textId="6D3F6F6B" w:rsidR="001F5C57" w:rsidRDefault="001F5C57" w:rsidP="007B2028">
      <w:pPr>
        <w:spacing w:line="360" w:lineRule="auto"/>
      </w:pPr>
    </w:p>
    <w:p w14:paraId="35A25F99" w14:textId="313A30A6" w:rsidR="001F5C57" w:rsidRDefault="001F5C57" w:rsidP="007B2028">
      <w:pPr>
        <w:spacing w:line="360" w:lineRule="auto"/>
      </w:pPr>
    </w:p>
    <w:p w14:paraId="4EED49F5" w14:textId="50720E29" w:rsidR="001F5C57" w:rsidRDefault="001F5C57" w:rsidP="007B2028">
      <w:pPr>
        <w:spacing w:line="360" w:lineRule="auto"/>
      </w:pPr>
    </w:p>
    <w:p w14:paraId="42962DFC" w14:textId="24BD29E8" w:rsidR="001F5C57" w:rsidRPr="001F5C57" w:rsidRDefault="001F5C57" w:rsidP="007B2028">
      <w:pPr>
        <w:pStyle w:val="Caption"/>
        <w:spacing w:line="360" w:lineRule="auto"/>
        <w:jc w:val="center"/>
        <w:rPr>
          <w:b/>
          <w:bCs/>
          <w:i w:val="0"/>
          <w:iCs w:val="0"/>
          <w:color w:val="auto"/>
          <w:sz w:val="20"/>
          <w:szCs w:val="20"/>
        </w:rPr>
      </w:pPr>
      <w:bookmarkStart w:id="35" w:name="_Toc121816991"/>
      <w:r w:rsidRPr="001F5C57">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7</w:t>
      </w:r>
      <w:r w:rsidR="00075C87">
        <w:rPr>
          <w:b/>
          <w:bCs/>
          <w:i w:val="0"/>
          <w:iCs w:val="0"/>
          <w:color w:val="auto"/>
          <w:sz w:val="20"/>
          <w:szCs w:val="20"/>
        </w:rPr>
        <w:fldChar w:fldCharType="end"/>
      </w:r>
      <w:r w:rsidRPr="001F5C57">
        <w:rPr>
          <w:b/>
          <w:bCs/>
          <w:i w:val="0"/>
          <w:iCs w:val="0"/>
          <w:color w:val="auto"/>
          <w:sz w:val="20"/>
          <w:szCs w:val="20"/>
        </w:rPr>
        <w:t xml:space="preserve"> Tampilan Login Aplikasi</w:t>
      </w:r>
      <w:bookmarkEnd w:id="35"/>
    </w:p>
    <w:p w14:paraId="76F8432C" w14:textId="713E6E7F" w:rsidR="001F5C57" w:rsidRDefault="001F5C57" w:rsidP="007B2028">
      <w:pPr>
        <w:spacing w:line="360" w:lineRule="auto"/>
      </w:pPr>
      <w:r>
        <w:t xml:space="preserve">Penjelasan : </w:t>
      </w:r>
    </w:p>
    <w:p w14:paraId="0477DF87" w14:textId="3F034221" w:rsidR="001F5C57" w:rsidRDefault="001F5C57" w:rsidP="007B2028">
      <w:pPr>
        <w:spacing w:line="360" w:lineRule="auto"/>
      </w:pPr>
      <w:r>
        <w:t>Pada halaman login user dapat login dengan scan QR.</w:t>
      </w:r>
    </w:p>
    <w:p w14:paraId="7B0CBD82" w14:textId="77777777" w:rsidR="00E217AE" w:rsidRDefault="00E217AE" w:rsidP="007B2028">
      <w:pPr>
        <w:spacing w:line="360" w:lineRule="auto"/>
      </w:pPr>
    </w:p>
    <w:p w14:paraId="3AEA5B79" w14:textId="518CCF3D" w:rsidR="001F5C57" w:rsidRDefault="005E34B7" w:rsidP="007B2028">
      <w:pPr>
        <w:spacing w:line="360" w:lineRule="auto"/>
      </w:pPr>
      <w:r>
        <w:rPr>
          <w:noProof/>
        </w:rPr>
        <w:lastRenderedPageBreak/>
        <w:drawing>
          <wp:anchor distT="0" distB="0" distL="114300" distR="114300" simplePos="0" relativeHeight="251697152" behindDoc="1" locked="0" layoutInCell="1" allowOverlap="1" wp14:anchorId="377C313B" wp14:editId="600AC028">
            <wp:simplePos x="0" y="0"/>
            <wp:positionH relativeFrom="column">
              <wp:posOffset>972820</wp:posOffset>
            </wp:positionH>
            <wp:positionV relativeFrom="paragraph">
              <wp:posOffset>175260</wp:posOffset>
            </wp:positionV>
            <wp:extent cx="2966085" cy="6409928"/>
            <wp:effectExtent l="0" t="0" r="571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66085" cy="640992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FBC47D" w14:textId="66D19665" w:rsidR="001F5C57" w:rsidRDefault="001F5C57" w:rsidP="007B2028">
      <w:pPr>
        <w:spacing w:line="360" w:lineRule="auto"/>
      </w:pPr>
    </w:p>
    <w:p w14:paraId="059F4D2F" w14:textId="51D22605" w:rsidR="001F5C57" w:rsidRDefault="001F5C57" w:rsidP="007B2028">
      <w:pPr>
        <w:spacing w:line="360" w:lineRule="auto"/>
      </w:pPr>
    </w:p>
    <w:p w14:paraId="5723DCC4" w14:textId="275DB8F1" w:rsidR="001F5C57" w:rsidRDefault="001F5C57" w:rsidP="007B2028">
      <w:pPr>
        <w:spacing w:line="360" w:lineRule="auto"/>
      </w:pPr>
    </w:p>
    <w:p w14:paraId="4865F209" w14:textId="0A032461" w:rsidR="001F5C57" w:rsidRDefault="001F5C57" w:rsidP="007B2028">
      <w:pPr>
        <w:spacing w:line="360" w:lineRule="auto"/>
      </w:pPr>
    </w:p>
    <w:p w14:paraId="3597604D" w14:textId="0B563342" w:rsidR="001F5C57" w:rsidRDefault="001F5C57" w:rsidP="007B2028">
      <w:pPr>
        <w:spacing w:line="360" w:lineRule="auto"/>
      </w:pPr>
    </w:p>
    <w:p w14:paraId="04F910D2" w14:textId="3CDA302E" w:rsidR="001F5C57" w:rsidRDefault="001F5C57" w:rsidP="007B2028">
      <w:pPr>
        <w:spacing w:line="360" w:lineRule="auto"/>
      </w:pPr>
    </w:p>
    <w:p w14:paraId="197721F7" w14:textId="0A5EBEA0" w:rsidR="001F5C57" w:rsidRDefault="001F5C57" w:rsidP="007B2028">
      <w:pPr>
        <w:spacing w:line="360" w:lineRule="auto"/>
      </w:pPr>
    </w:p>
    <w:p w14:paraId="6FC3B4F2" w14:textId="4201AA4A" w:rsidR="001F5C57" w:rsidRDefault="001F5C57" w:rsidP="007B2028">
      <w:pPr>
        <w:spacing w:line="360" w:lineRule="auto"/>
      </w:pPr>
    </w:p>
    <w:p w14:paraId="54EEB4D2" w14:textId="649BB141" w:rsidR="001F5C57" w:rsidRDefault="001F5C57" w:rsidP="007B2028">
      <w:pPr>
        <w:spacing w:line="360" w:lineRule="auto"/>
      </w:pPr>
    </w:p>
    <w:p w14:paraId="43EC0A11" w14:textId="514B06E4" w:rsidR="001F5C57" w:rsidRDefault="001F5C57" w:rsidP="007B2028">
      <w:pPr>
        <w:spacing w:line="360" w:lineRule="auto"/>
      </w:pPr>
    </w:p>
    <w:p w14:paraId="46543511" w14:textId="278497A8" w:rsidR="001F5C57" w:rsidRDefault="001F5C57" w:rsidP="007B2028">
      <w:pPr>
        <w:spacing w:line="360" w:lineRule="auto"/>
      </w:pPr>
    </w:p>
    <w:p w14:paraId="24BAD0A4" w14:textId="2DE2D76E" w:rsidR="001F5C57" w:rsidRDefault="001F5C57" w:rsidP="007B2028">
      <w:pPr>
        <w:spacing w:line="360" w:lineRule="auto"/>
      </w:pPr>
    </w:p>
    <w:p w14:paraId="726F651C" w14:textId="3686CE52" w:rsidR="001F5C57" w:rsidRDefault="001F5C57" w:rsidP="007B2028">
      <w:pPr>
        <w:spacing w:line="360" w:lineRule="auto"/>
      </w:pPr>
    </w:p>
    <w:p w14:paraId="6CA5F009" w14:textId="34F677B7" w:rsidR="001F5C57" w:rsidRDefault="001F5C57" w:rsidP="007B2028">
      <w:pPr>
        <w:spacing w:line="360" w:lineRule="auto"/>
      </w:pPr>
    </w:p>
    <w:p w14:paraId="6E5B776D" w14:textId="46018988" w:rsidR="001F5C57" w:rsidRDefault="001F5C57" w:rsidP="007B2028">
      <w:pPr>
        <w:spacing w:line="360" w:lineRule="auto"/>
      </w:pPr>
    </w:p>
    <w:p w14:paraId="440606D7" w14:textId="3641372E" w:rsidR="001F5C57" w:rsidRDefault="001F5C57" w:rsidP="007B2028">
      <w:pPr>
        <w:spacing w:line="360" w:lineRule="auto"/>
      </w:pPr>
    </w:p>
    <w:p w14:paraId="06B37B9F" w14:textId="7ADB9533" w:rsidR="001F5C57" w:rsidRDefault="001F5C57" w:rsidP="007B2028">
      <w:pPr>
        <w:pStyle w:val="Caption"/>
        <w:spacing w:line="360" w:lineRule="auto"/>
      </w:pPr>
    </w:p>
    <w:p w14:paraId="54F7AD01" w14:textId="77777777" w:rsidR="007B2028" w:rsidRPr="007B2028" w:rsidRDefault="007B2028" w:rsidP="007B2028"/>
    <w:p w14:paraId="5CDC1241" w14:textId="7D20B5EC" w:rsidR="001F5C57" w:rsidRDefault="001F5C57" w:rsidP="007B2028">
      <w:pPr>
        <w:pStyle w:val="Caption"/>
        <w:spacing w:line="360" w:lineRule="auto"/>
        <w:jc w:val="center"/>
        <w:rPr>
          <w:b/>
          <w:bCs/>
          <w:i w:val="0"/>
          <w:iCs w:val="0"/>
          <w:color w:val="auto"/>
          <w:sz w:val="20"/>
          <w:szCs w:val="20"/>
        </w:rPr>
      </w:pPr>
      <w:bookmarkStart w:id="36" w:name="_Toc121816992"/>
      <w:r w:rsidRPr="001F5C57">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8</w:t>
      </w:r>
      <w:r w:rsidR="00075C87">
        <w:rPr>
          <w:b/>
          <w:bCs/>
          <w:i w:val="0"/>
          <w:iCs w:val="0"/>
          <w:color w:val="auto"/>
          <w:sz w:val="20"/>
          <w:szCs w:val="20"/>
        </w:rPr>
        <w:fldChar w:fldCharType="end"/>
      </w:r>
      <w:r w:rsidRPr="001F5C57">
        <w:rPr>
          <w:b/>
          <w:bCs/>
          <w:i w:val="0"/>
          <w:iCs w:val="0"/>
          <w:color w:val="auto"/>
          <w:sz w:val="20"/>
          <w:szCs w:val="20"/>
        </w:rPr>
        <w:t xml:space="preserve"> Tampilan Login</w:t>
      </w:r>
      <w:bookmarkEnd w:id="36"/>
    </w:p>
    <w:p w14:paraId="0D2A2164" w14:textId="60FDC91B" w:rsidR="001F5C57" w:rsidRPr="00072C44" w:rsidRDefault="001F5C57" w:rsidP="007B2028">
      <w:pPr>
        <w:spacing w:line="360" w:lineRule="auto"/>
        <w:rPr>
          <w:b/>
          <w:bCs/>
        </w:rPr>
      </w:pPr>
      <w:r w:rsidRPr="00072C44">
        <w:rPr>
          <w:b/>
          <w:bCs/>
        </w:rPr>
        <w:t xml:space="preserve">Penjelasan : </w:t>
      </w:r>
    </w:p>
    <w:p w14:paraId="0318EA21" w14:textId="599CE27E" w:rsidR="001F5C57" w:rsidRDefault="001F5C57" w:rsidP="007B2028">
      <w:pPr>
        <w:spacing w:line="360" w:lineRule="auto"/>
      </w:pPr>
      <w:r>
        <w:t xml:space="preserve">Pada halaman ini user dapat login </w:t>
      </w:r>
      <w:r w:rsidR="00072C44">
        <w:t>aplikasi dengan</w:t>
      </w:r>
      <w:r>
        <w:t xml:space="preserve"> scan QR</w:t>
      </w:r>
      <w:r w:rsidR="00072C44">
        <w:t xml:space="preserve"> pada alat di skateboard</w:t>
      </w:r>
      <w:r>
        <w:t xml:space="preserve"> </w:t>
      </w:r>
      <w:r w:rsidR="00072C44">
        <w:t xml:space="preserve">atau </w:t>
      </w:r>
      <w:r>
        <w:t>memasukkan ID alat</w:t>
      </w:r>
      <w:r w:rsidR="00072C44">
        <w:t xml:space="preserve"> langsung. </w:t>
      </w:r>
    </w:p>
    <w:p w14:paraId="50D3F810" w14:textId="792D7694" w:rsidR="00072C44" w:rsidRDefault="007B2028" w:rsidP="007B2028">
      <w:pPr>
        <w:spacing w:line="360" w:lineRule="auto"/>
      </w:pPr>
      <w:r>
        <w:rPr>
          <w:noProof/>
        </w:rPr>
        <w:lastRenderedPageBreak/>
        <w:drawing>
          <wp:anchor distT="0" distB="0" distL="114300" distR="114300" simplePos="0" relativeHeight="251692032" behindDoc="1" locked="0" layoutInCell="1" allowOverlap="1" wp14:anchorId="059D6C2B" wp14:editId="3A7D5C8C">
            <wp:simplePos x="0" y="0"/>
            <wp:positionH relativeFrom="column">
              <wp:posOffset>937260</wp:posOffset>
            </wp:positionH>
            <wp:positionV relativeFrom="paragraph">
              <wp:posOffset>15240</wp:posOffset>
            </wp:positionV>
            <wp:extent cx="2741802" cy="5931961"/>
            <wp:effectExtent l="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1802" cy="59319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FFD0CF" w14:textId="5E4E33FE" w:rsidR="00072C44" w:rsidRDefault="00072C44" w:rsidP="007B2028">
      <w:pPr>
        <w:spacing w:line="360" w:lineRule="auto"/>
      </w:pPr>
    </w:p>
    <w:p w14:paraId="713A9C06" w14:textId="708096BA" w:rsidR="00072C44" w:rsidRDefault="00072C44" w:rsidP="007B2028">
      <w:pPr>
        <w:spacing w:line="360" w:lineRule="auto"/>
      </w:pPr>
    </w:p>
    <w:p w14:paraId="102343DA" w14:textId="33EEB36D" w:rsidR="00072C44" w:rsidRDefault="00072C44" w:rsidP="007B2028">
      <w:pPr>
        <w:spacing w:line="360" w:lineRule="auto"/>
      </w:pPr>
    </w:p>
    <w:p w14:paraId="67661D09" w14:textId="5374C433" w:rsidR="00072C44" w:rsidRDefault="00072C44" w:rsidP="007B2028">
      <w:pPr>
        <w:spacing w:line="360" w:lineRule="auto"/>
      </w:pPr>
    </w:p>
    <w:p w14:paraId="4197C1E0" w14:textId="75F5970C" w:rsidR="00072C44" w:rsidRDefault="00072C44" w:rsidP="007B2028">
      <w:pPr>
        <w:spacing w:line="360" w:lineRule="auto"/>
      </w:pPr>
    </w:p>
    <w:p w14:paraId="69B09E0B" w14:textId="37AC0169" w:rsidR="00072C44" w:rsidRDefault="00072C44" w:rsidP="007B2028">
      <w:pPr>
        <w:spacing w:line="360" w:lineRule="auto"/>
      </w:pPr>
    </w:p>
    <w:p w14:paraId="5CBEE4D2" w14:textId="225D37AA" w:rsidR="00072C44" w:rsidRDefault="00072C44" w:rsidP="007B2028">
      <w:pPr>
        <w:spacing w:line="360" w:lineRule="auto"/>
      </w:pPr>
    </w:p>
    <w:p w14:paraId="6D2D3365" w14:textId="7A19A432" w:rsidR="00072C44" w:rsidRDefault="00072C44" w:rsidP="007B2028">
      <w:pPr>
        <w:spacing w:line="360" w:lineRule="auto"/>
      </w:pPr>
    </w:p>
    <w:p w14:paraId="44BD11C4" w14:textId="245F72EF" w:rsidR="00072C44" w:rsidRDefault="00072C44" w:rsidP="007B2028">
      <w:pPr>
        <w:spacing w:line="360" w:lineRule="auto"/>
      </w:pPr>
    </w:p>
    <w:p w14:paraId="7CC8EF6C" w14:textId="4395EFB4" w:rsidR="00072C44" w:rsidRDefault="00072C44" w:rsidP="007B2028">
      <w:pPr>
        <w:spacing w:line="360" w:lineRule="auto"/>
      </w:pPr>
    </w:p>
    <w:p w14:paraId="6A19B4C3" w14:textId="77389E03" w:rsidR="00072C44" w:rsidRDefault="00072C44" w:rsidP="007B2028">
      <w:pPr>
        <w:spacing w:line="360" w:lineRule="auto"/>
      </w:pPr>
    </w:p>
    <w:p w14:paraId="5212DEFC" w14:textId="39015A2A" w:rsidR="00072C44" w:rsidRDefault="00072C44" w:rsidP="007B2028">
      <w:pPr>
        <w:spacing w:line="360" w:lineRule="auto"/>
      </w:pPr>
    </w:p>
    <w:p w14:paraId="03ECD753" w14:textId="300D4B5E" w:rsidR="00072C44" w:rsidRDefault="00072C44" w:rsidP="007B2028">
      <w:pPr>
        <w:spacing w:line="360" w:lineRule="auto"/>
      </w:pPr>
    </w:p>
    <w:p w14:paraId="0911222E" w14:textId="7158E7B2" w:rsidR="00072C44" w:rsidRDefault="00072C44" w:rsidP="007B2028">
      <w:pPr>
        <w:spacing w:line="360" w:lineRule="auto"/>
      </w:pPr>
    </w:p>
    <w:p w14:paraId="7ABD7F36" w14:textId="52C63C04" w:rsidR="00072C44" w:rsidRDefault="00072C44" w:rsidP="007B2028">
      <w:pPr>
        <w:spacing w:line="360" w:lineRule="auto"/>
      </w:pPr>
    </w:p>
    <w:p w14:paraId="67726C80" w14:textId="2BB945F1" w:rsidR="00072C44" w:rsidRDefault="00072C44" w:rsidP="007B2028">
      <w:pPr>
        <w:spacing w:line="360" w:lineRule="auto"/>
      </w:pPr>
    </w:p>
    <w:p w14:paraId="7DBD0085" w14:textId="15475146" w:rsidR="00072C44" w:rsidRDefault="00072C44" w:rsidP="007B2028">
      <w:pPr>
        <w:pStyle w:val="Caption"/>
        <w:spacing w:line="360" w:lineRule="auto"/>
        <w:jc w:val="center"/>
        <w:rPr>
          <w:b/>
          <w:bCs/>
          <w:i w:val="0"/>
          <w:iCs w:val="0"/>
          <w:color w:val="auto"/>
          <w:sz w:val="20"/>
          <w:szCs w:val="20"/>
        </w:rPr>
      </w:pPr>
      <w:bookmarkStart w:id="37" w:name="_Toc121816993"/>
      <w:r w:rsidRPr="00072C44">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9</w:t>
      </w:r>
      <w:r w:rsidR="00075C87">
        <w:rPr>
          <w:b/>
          <w:bCs/>
          <w:i w:val="0"/>
          <w:iCs w:val="0"/>
          <w:color w:val="auto"/>
          <w:sz w:val="20"/>
          <w:szCs w:val="20"/>
        </w:rPr>
        <w:fldChar w:fldCharType="end"/>
      </w:r>
      <w:r w:rsidRPr="00072C44">
        <w:rPr>
          <w:b/>
          <w:bCs/>
          <w:i w:val="0"/>
          <w:iCs w:val="0"/>
          <w:color w:val="auto"/>
          <w:sz w:val="20"/>
          <w:szCs w:val="20"/>
        </w:rPr>
        <w:t xml:space="preserve"> Tampilan halaman login password</w:t>
      </w:r>
      <w:bookmarkEnd w:id="37"/>
    </w:p>
    <w:p w14:paraId="55FD2A85" w14:textId="2C89039D" w:rsidR="00072C44" w:rsidRDefault="00072C44" w:rsidP="007B2028">
      <w:pPr>
        <w:spacing w:line="360" w:lineRule="auto"/>
      </w:pPr>
      <w:r>
        <w:t xml:space="preserve">Penjelasan : </w:t>
      </w:r>
    </w:p>
    <w:p w14:paraId="1F5C6F43" w14:textId="337C8357" w:rsidR="00072C44" w:rsidRDefault="00072C44" w:rsidP="007B2028">
      <w:pPr>
        <w:spacing w:line="360" w:lineRule="auto"/>
      </w:pPr>
      <w:r>
        <w:t xml:space="preserve">Setelah memasukkan ID alat selanjutnya user memasukkan password. Setelah itu user klik button masuk. Apabila password benar maka akan masuk ke halaman dashboard. Namun jika user salah memasukkan paswword maka akan muncul peringatan “Password anda salah” . </w:t>
      </w:r>
    </w:p>
    <w:p w14:paraId="4AC76816" w14:textId="4402AA27" w:rsidR="00072C44" w:rsidRDefault="007B2028" w:rsidP="007B2028">
      <w:pPr>
        <w:spacing w:line="360" w:lineRule="auto"/>
      </w:pPr>
      <w:r>
        <w:rPr>
          <w:noProof/>
        </w:rPr>
        <w:lastRenderedPageBreak/>
        <w:drawing>
          <wp:anchor distT="0" distB="0" distL="114300" distR="114300" simplePos="0" relativeHeight="251693056" behindDoc="1" locked="0" layoutInCell="1" allowOverlap="1" wp14:anchorId="3728B78A" wp14:editId="44DC8955">
            <wp:simplePos x="0" y="0"/>
            <wp:positionH relativeFrom="column">
              <wp:posOffset>994410</wp:posOffset>
            </wp:positionH>
            <wp:positionV relativeFrom="paragraph">
              <wp:posOffset>250825</wp:posOffset>
            </wp:positionV>
            <wp:extent cx="2806995" cy="6073007"/>
            <wp:effectExtent l="0" t="0" r="0" b="444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6995" cy="607300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84832B" w14:textId="18E27DD9" w:rsidR="00072C44" w:rsidRPr="00072C44" w:rsidRDefault="00072C44" w:rsidP="007B2028">
      <w:pPr>
        <w:spacing w:line="360" w:lineRule="auto"/>
      </w:pPr>
    </w:p>
    <w:p w14:paraId="4821DED6" w14:textId="566E9840" w:rsidR="00072C44" w:rsidRDefault="00072C44" w:rsidP="007B2028">
      <w:pPr>
        <w:spacing w:line="360" w:lineRule="auto"/>
      </w:pPr>
    </w:p>
    <w:p w14:paraId="6BD3A74A" w14:textId="31C5AC22" w:rsidR="00072C44" w:rsidRDefault="00072C44" w:rsidP="007B2028">
      <w:pPr>
        <w:spacing w:line="360" w:lineRule="auto"/>
      </w:pPr>
    </w:p>
    <w:p w14:paraId="07695DB6" w14:textId="703CBBEC" w:rsidR="00072C44" w:rsidRDefault="00072C44" w:rsidP="007B2028">
      <w:pPr>
        <w:spacing w:line="360" w:lineRule="auto"/>
      </w:pPr>
    </w:p>
    <w:p w14:paraId="65023E66" w14:textId="2220BE07" w:rsidR="00072C44" w:rsidRDefault="00072C44" w:rsidP="007B2028">
      <w:pPr>
        <w:spacing w:line="360" w:lineRule="auto"/>
      </w:pPr>
    </w:p>
    <w:p w14:paraId="5D26C664" w14:textId="3395DED8" w:rsidR="00072C44" w:rsidRDefault="00072C44" w:rsidP="007B2028">
      <w:pPr>
        <w:spacing w:line="360" w:lineRule="auto"/>
      </w:pPr>
    </w:p>
    <w:p w14:paraId="1792C941" w14:textId="753F92B5" w:rsidR="00072C44" w:rsidRDefault="00072C44" w:rsidP="007B2028">
      <w:pPr>
        <w:spacing w:line="360" w:lineRule="auto"/>
      </w:pPr>
    </w:p>
    <w:p w14:paraId="22EC30A0" w14:textId="5A12422A" w:rsidR="00072C44" w:rsidRDefault="00072C44" w:rsidP="007B2028">
      <w:pPr>
        <w:spacing w:line="360" w:lineRule="auto"/>
      </w:pPr>
    </w:p>
    <w:p w14:paraId="09812F83" w14:textId="3C08576F" w:rsidR="00072C44" w:rsidRDefault="00072C44" w:rsidP="007B2028">
      <w:pPr>
        <w:spacing w:line="360" w:lineRule="auto"/>
      </w:pPr>
    </w:p>
    <w:p w14:paraId="270F028F" w14:textId="77777777" w:rsidR="00072C44" w:rsidRPr="001F5C57" w:rsidRDefault="00072C44" w:rsidP="007B2028">
      <w:pPr>
        <w:spacing w:line="360" w:lineRule="auto"/>
      </w:pPr>
    </w:p>
    <w:p w14:paraId="7901FB98" w14:textId="77777777" w:rsidR="001F5C57" w:rsidRPr="001F5C57" w:rsidRDefault="001F5C57" w:rsidP="007B2028">
      <w:pPr>
        <w:spacing w:line="360" w:lineRule="auto"/>
      </w:pPr>
    </w:p>
    <w:p w14:paraId="1D63CA38" w14:textId="5C78704F" w:rsidR="001F5C57" w:rsidRDefault="001F5C57" w:rsidP="007B2028">
      <w:pPr>
        <w:spacing w:line="360" w:lineRule="auto"/>
      </w:pPr>
    </w:p>
    <w:p w14:paraId="13797F30" w14:textId="37110AE9" w:rsidR="00072C44" w:rsidRDefault="00072C44" w:rsidP="007B2028">
      <w:pPr>
        <w:spacing w:line="360" w:lineRule="auto"/>
      </w:pPr>
    </w:p>
    <w:p w14:paraId="23DC6882" w14:textId="59A2113A" w:rsidR="00072C44" w:rsidRDefault="00072C44" w:rsidP="007B2028">
      <w:pPr>
        <w:spacing w:line="360" w:lineRule="auto"/>
      </w:pPr>
    </w:p>
    <w:p w14:paraId="397BBB48" w14:textId="5ACC917F" w:rsidR="00072C44" w:rsidRDefault="00072C44" w:rsidP="007B2028">
      <w:pPr>
        <w:spacing w:line="360" w:lineRule="auto"/>
      </w:pPr>
    </w:p>
    <w:p w14:paraId="74F694E4" w14:textId="32BAF447" w:rsidR="00072C44" w:rsidRDefault="00072C44" w:rsidP="007B2028">
      <w:pPr>
        <w:spacing w:line="360" w:lineRule="auto"/>
      </w:pPr>
    </w:p>
    <w:p w14:paraId="6DFC423A" w14:textId="67DE3CB7" w:rsidR="00072C44" w:rsidRPr="00072C44" w:rsidRDefault="00072C44" w:rsidP="007B2028">
      <w:pPr>
        <w:spacing w:line="360" w:lineRule="auto"/>
        <w:rPr>
          <w:b/>
          <w:bCs/>
          <w:sz w:val="20"/>
          <w:szCs w:val="20"/>
        </w:rPr>
      </w:pPr>
    </w:p>
    <w:p w14:paraId="53CC1803" w14:textId="37E38E35" w:rsidR="00072C44" w:rsidRDefault="00072C44" w:rsidP="007B2028">
      <w:pPr>
        <w:pStyle w:val="Caption"/>
        <w:spacing w:line="360" w:lineRule="auto"/>
        <w:jc w:val="center"/>
        <w:rPr>
          <w:b/>
          <w:bCs/>
          <w:i w:val="0"/>
          <w:iCs w:val="0"/>
          <w:color w:val="auto"/>
          <w:sz w:val="20"/>
          <w:szCs w:val="20"/>
        </w:rPr>
      </w:pPr>
      <w:bookmarkStart w:id="38" w:name="_Toc121816994"/>
      <w:r w:rsidRPr="00072C44">
        <w:rPr>
          <w:b/>
          <w:bCs/>
          <w:i w:val="0"/>
          <w:iCs w:val="0"/>
          <w:color w:val="auto"/>
          <w:sz w:val="20"/>
          <w:szCs w:val="20"/>
        </w:rPr>
        <w:t xml:space="preserve">Gambar </w:t>
      </w:r>
      <w:r w:rsidR="00075C87">
        <w:rPr>
          <w:b/>
          <w:bCs/>
          <w:i w:val="0"/>
          <w:iCs w:val="0"/>
          <w:color w:val="auto"/>
          <w:sz w:val="20"/>
          <w:szCs w:val="20"/>
        </w:rPr>
        <w:fldChar w:fldCharType="begin"/>
      </w:r>
      <w:r w:rsidR="00075C87">
        <w:rPr>
          <w:b/>
          <w:bCs/>
          <w:i w:val="0"/>
          <w:iCs w:val="0"/>
          <w:color w:val="auto"/>
          <w:sz w:val="20"/>
          <w:szCs w:val="20"/>
        </w:rPr>
        <w:instrText xml:space="preserve"> STYLEREF 1 \s </w:instrText>
      </w:r>
      <w:r w:rsidR="00075C87">
        <w:rPr>
          <w:b/>
          <w:bCs/>
          <w:i w:val="0"/>
          <w:iCs w:val="0"/>
          <w:color w:val="auto"/>
          <w:sz w:val="20"/>
          <w:szCs w:val="20"/>
        </w:rPr>
        <w:fldChar w:fldCharType="separate"/>
      </w:r>
      <w:r w:rsidR="00075C87">
        <w:rPr>
          <w:b/>
          <w:bCs/>
          <w:i w:val="0"/>
          <w:iCs w:val="0"/>
          <w:noProof/>
          <w:color w:val="auto"/>
          <w:sz w:val="20"/>
          <w:szCs w:val="20"/>
        </w:rPr>
        <w:t>3</w:t>
      </w:r>
      <w:r w:rsidR="00075C87">
        <w:rPr>
          <w:b/>
          <w:bCs/>
          <w:i w:val="0"/>
          <w:iCs w:val="0"/>
          <w:color w:val="auto"/>
          <w:sz w:val="20"/>
          <w:szCs w:val="20"/>
        </w:rPr>
        <w:fldChar w:fldCharType="end"/>
      </w:r>
      <w:r w:rsidR="00075C87">
        <w:rPr>
          <w:b/>
          <w:bCs/>
          <w:i w:val="0"/>
          <w:iCs w:val="0"/>
          <w:color w:val="auto"/>
          <w:sz w:val="20"/>
          <w:szCs w:val="20"/>
        </w:rPr>
        <w:t>.</w:t>
      </w:r>
      <w:r w:rsidR="00075C87">
        <w:rPr>
          <w:b/>
          <w:bCs/>
          <w:i w:val="0"/>
          <w:iCs w:val="0"/>
          <w:color w:val="auto"/>
          <w:sz w:val="20"/>
          <w:szCs w:val="20"/>
        </w:rPr>
        <w:fldChar w:fldCharType="begin"/>
      </w:r>
      <w:r w:rsidR="00075C87">
        <w:rPr>
          <w:b/>
          <w:bCs/>
          <w:i w:val="0"/>
          <w:iCs w:val="0"/>
          <w:color w:val="auto"/>
          <w:sz w:val="20"/>
          <w:szCs w:val="20"/>
        </w:rPr>
        <w:instrText xml:space="preserve"> SEQ Gambar \* ARABIC \s 1 </w:instrText>
      </w:r>
      <w:r w:rsidR="00075C87">
        <w:rPr>
          <w:b/>
          <w:bCs/>
          <w:i w:val="0"/>
          <w:iCs w:val="0"/>
          <w:color w:val="auto"/>
          <w:sz w:val="20"/>
          <w:szCs w:val="20"/>
        </w:rPr>
        <w:fldChar w:fldCharType="separate"/>
      </w:r>
      <w:r w:rsidR="00075C87">
        <w:rPr>
          <w:b/>
          <w:bCs/>
          <w:i w:val="0"/>
          <w:iCs w:val="0"/>
          <w:noProof/>
          <w:color w:val="auto"/>
          <w:sz w:val="20"/>
          <w:szCs w:val="20"/>
        </w:rPr>
        <w:t>10</w:t>
      </w:r>
      <w:r w:rsidR="00075C87">
        <w:rPr>
          <w:b/>
          <w:bCs/>
          <w:i w:val="0"/>
          <w:iCs w:val="0"/>
          <w:color w:val="auto"/>
          <w:sz w:val="20"/>
          <w:szCs w:val="20"/>
        </w:rPr>
        <w:fldChar w:fldCharType="end"/>
      </w:r>
      <w:r w:rsidRPr="00072C44">
        <w:rPr>
          <w:b/>
          <w:bCs/>
          <w:i w:val="0"/>
          <w:iCs w:val="0"/>
          <w:color w:val="auto"/>
          <w:sz w:val="20"/>
          <w:szCs w:val="20"/>
        </w:rPr>
        <w:t xml:space="preserve"> Tampilan dashboard awal</w:t>
      </w:r>
      <w:bookmarkEnd w:id="38"/>
    </w:p>
    <w:p w14:paraId="67E5CE2B" w14:textId="5531CBD1" w:rsidR="00072C44" w:rsidRDefault="00072C44" w:rsidP="007B2028">
      <w:pPr>
        <w:spacing w:line="360" w:lineRule="auto"/>
      </w:pPr>
      <w:r>
        <w:t>Penjelasan :</w:t>
      </w:r>
    </w:p>
    <w:p w14:paraId="726505D0" w14:textId="06D93517" w:rsidR="00072C44" w:rsidRDefault="00072C44" w:rsidP="007B2028">
      <w:pPr>
        <w:spacing w:line="360" w:lineRule="auto"/>
      </w:pPr>
      <w:r>
        <w:t xml:space="preserve">Pada halaman dashboard ini, sebelum user melakukan perhitungan diharuskan mengatur timer alat tersebut sesuai dengan keinginannya. Apabila timer alat sudah diatu maka user menekan tombol mulai.  </w:t>
      </w:r>
    </w:p>
    <w:p w14:paraId="55D6748B" w14:textId="68138159" w:rsidR="00075C87" w:rsidRPr="00072C44" w:rsidRDefault="00075C87" w:rsidP="007B2028">
      <w:pPr>
        <w:spacing w:line="360" w:lineRule="auto"/>
      </w:pPr>
      <w:r>
        <w:rPr>
          <w:noProof/>
        </w:rPr>
        <w:lastRenderedPageBreak/>
        <w:drawing>
          <wp:anchor distT="0" distB="0" distL="114300" distR="114300" simplePos="0" relativeHeight="251694080" behindDoc="1" locked="0" layoutInCell="1" allowOverlap="1" wp14:anchorId="71D7EA1E" wp14:editId="794FC9FD">
            <wp:simplePos x="0" y="0"/>
            <wp:positionH relativeFrom="column">
              <wp:posOffset>999962</wp:posOffset>
            </wp:positionH>
            <wp:positionV relativeFrom="paragraph">
              <wp:posOffset>104140</wp:posOffset>
            </wp:positionV>
            <wp:extent cx="2770662" cy="5994400"/>
            <wp:effectExtent l="0" t="0" r="0" b="635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71898" cy="59970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AAE8F2" w14:textId="77777777" w:rsidR="00072C44" w:rsidRDefault="00072C44" w:rsidP="007B2028">
      <w:pPr>
        <w:spacing w:line="360" w:lineRule="auto"/>
      </w:pPr>
    </w:p>
    <w:p w14:paraId="006749D7" w14:textId="15885B3B" w:rsidR="00072C44" w:rsidRDefault="00072C44" w:rsidP="007B2028">
      <w:pPr>
        <w:spacing w:line="360" w:lineRule="auto"/>
      </w:pPr>
    </w:p>
    <w:p w14:paraId="2B20A629" w14:textId="1E93380E" w:rsidR="00072C44" w:rsidRDefault="00072C44" w:rsidP="007B2028">
      <w:pPr>
        <w:spacing w:line="360" w:lineRule="auto"/>
      </w:pPr>
    </w:p>
    <w:p w14:paraId="10DA3DAA" w14:textId="1F7C6EAA" w:rsidR="00072C44" w:rsidRDefault="00072C44" w:rsidP="007B2028">
      <w:pPr>
        <w:spacing w:line="360" w:lineRule="auto"/>
      </w:pPr>
    </w:p>
    <w:p w14:paraId="03AE2350" w14:textId="77777777" w:rsidR="00072C44" w:rsidRDefault="00072C44" w:rsidP="007B2028">
      <w:pPr>
        <w:spacing w:line="360" w:lineRule="auto"/>
      </w:pPr>
    </w:p>
    <w:p w14:paraId="265C24A7" w14:textId="1154D07E" w:rsidR="009852C6" w:rsidRDefault="009852C6" w:rsidP="007B2028">
      <w:pPr>
        <w:spacing w:line="360" w:lineRule="auto"/>
      </w:pPr>
    </w:p>
    <w:p w14:paraId="7DCF3C8C" w14:textId="1252D1B4" w:rsidR="00075C87" w:rsidRDefault="00075C87" w:rsidP="007B2028">
      <w:pPr>
        <w:spacing w:line="360" w:lineRule="auto"/>
      </w:pPr>
    </w:p>
    <w:p w14:paraId="0E43B033" w14:textId="55CB44C8" w:rsidR="00075C87" w:rsidRDefault="00075C87" w:rsidP="007B2028">
      <w:pPr>
        <w:spacing w:line="360" w:lineRule="auto"/>
      </w:pPr>
    </w:p>
    <w:p w14:paraId="721A8598" w14:textId="7E84095B" w:rsidR="00075C87" w:rsidRDefault="00075C87" w:rsidP="007B2028">
      <w:pPr>
        <w:spacing w:line="360" w:lineRule="auto"/>
      </w:pPr>
    </w:p>
    <w:p w14:paraId="2A67F30D" w14:textId="70E41176" w:rsidR="00075C87" w:rsidRDefault="00075C87" w:rsidP="007B2028">
      <w:pPr>
        <w:spacing w:line="360" w:lineRule="auto"/>
      </w:pPr>
    </w:p>
    <w:p w14:paraId="787ED09A" w14:textId="3415A426" w:rsidR="00075C87" w:rsidRDefault="00075C87" w:rsidP="007B2028">
      <w:pPr>
        <w:spacing w:line="360" w:lineRule="auto"/>
      </w:pPr>
    </w:p>
    <w:p w14:paraId="3D47178D" w14:textId="6B5F5C94" w:rsidR="00075C87" w:rsidRDefault="00075C87" w:rsidP="007B2028">
      <w:pPr>
        <w:spacing w:line="360" w:lineRule="auto"/>
      </w:pPr>
    </w:p>
    <w:p w14:paraId="446F8A3C" w14:textId="0616EC01" w:rsidR="00075C87" w:rsidRDefault="00075C87" w:rsidP="007B2028">
      <w:pPr>
        <w:spacing w:line="360" w:lineRule="auto"/>
      </w:pPr>
    </w:p>
    <w:p w14:paraId="38688B6D" w14:textId="1DB99CC2" w:rsidR="00075C87" w:rsidRDefault="00075C87" w:rsidP="007B2028">
      <w:pPr>
        <w:spacing w:line="360" w:lineRule="auto"/>
      </w:pPr>
    </w:p>
    <w:p w14:paraId="74BF6EE1" w14:textId="6F0D949D" w:rsidR="00075C87" w:rsidRDefault="00075C87" w:rsidP="007B2028">
      <w:pPr>
        <w:spacing w:line="360" w:lineRule="auto"/>
      </w:pPr>
    </w:p>
    <w:p w14:paraId="6E804E9B" w14:textId="1891D3FC" w:rsidR="00075C87" w:rsidRDefault="00075C87" w:rsidP="007B2028">
      <w:pPr>
        <w:tabs>
          <w:tab w:val="left" w:pos="6765"/>
        </w:tabs>
        <w:spacing w:line="360" w:lineRule="auto"/>
      </w:pPr>
      <w:r>
        <w:tab/>
      </w:r>
    </w:p>
    <w:p w14:paraId="04C03435" w14:textId="43077BC8" w:rsidR="00075C87" w:rsidRPr="00075C87" w:rsidRDefault="00075C87" w:rsidP="007B2028">
      <w:pPr>
        <w:pStyle w:val="Caption"/>
        <w:spacing w:line="360" w:lineRule="auto"/>
        <w:jc w:val="center"/>
        <w:rPr>
          <w:b/>
          <w:bCs/>
          <w:i w:val="0"/>
          <w:iCs w:val="0"/>
          <w:color w:val="auto"/>
          <w:sz w:val="20"/>
          <w:szCs w:val="20"/>
        </w:rPr>
      </w:pPr>
      <w:bookmarkStart w:id="39" w:name="_Toc121816995"/>
      <w:r w:rsidRPr="00075C87">
        <w:rPr>
          <w:b/>
          <w:bCs/>
          <w:i w:val="0"/>
          <w:iCs w:val="0"/>
          <w:color w:val="auto"/>
          <w:sz w:val="20"/>
          <w:szCs w:val="20"/>
        </w:rPr>
        <w:t xml:space="preserve">Gambar </w:t>
      </w:r>
      <w:r>
        <w:rPr>
          <w:b/>
          <w:bCs/>
          <w:i w:val="0"/>
          <w:iCs w:val="0"/>
          <w:color w:val="auto"/>
          <w:sz w:val="20"/>
          <w:szCs w:val="20"/>
        </w:rPr>
        <w:fldChar w:fldCharType="begin"/>
      </w:r>
      <w:r>
        <w:rPr>
          <w:b/>
          <w:bCs/>
          <w:i w:val="0"/>
          <w:iCs w:val="0"/>
          <w:color w:val="auto"/>
          <w:sz w:val="20"/>
          <w:szCs w:val="20"/>
        </w:rPr>
        <w:instrText xml:space="preserve"> STYLEREF 1 \s </w:instrText>
      </w:r>
      <w:r>
        <w:rPr>
          <w:b/>
          <w:bCs/>
          <w:i w:val="0"/>
          <w:iCs w:val="0"/>
          <w:color w:val="auto"/>
          <w:sz w:val="20"/>
          <w:szCs w:val="20"/>
        </w:rPr>
        <w:fldChar w:fldCharType="separate"/>
      </w:r>
      <w:r>
        <w:rPr>
          <w:b/>
          <w:bCs/>
          <w:i w:val="0"/>
          <w:iCs w:val="0"/>
          <w:noProof/>
          <w:color w:val="auto"/>
          <w:sz w:val="20"/>
          <w:szCs w:val="20"/>
        </w:rPr>
        <w:t>3</w:t>
      </w:r>
      <w:r>
        <w:rPr>
          <w:b/>
          <w:bCs/>
          <w:i w:val="0"/>
          <w:iCs w:val="0"/>
          <w:color w:val="auto"/>
          <w:sz w:val="20"/>
          <w:szCs w:val="20"/>
        </w:rPr>
        <w:fldChar w:fldCharType="end"/>
      </w:r>
      <w:r>
        <w:rPr>
          <w:b/>
          <w:bCs/>
          <w:i w:val="0"/>
          <w:iCs w:val="0"/>
          <w:color w:val="auto"/>
          <w:sz w:val="20"/>
          <w:szCs w:val="20"/>
        </w:rPr>
        <w:t>.</w:t>
      </w:r>
      <w:r>
        <w:rPr>
          <w:b/>
          <w:bCs/>
          <w:i w:val="0"/>
          <w:iCs w:val="0"/>
          <w:color w:val="auto"/>
          <w:sz w:val="20"/>
          <w:szCs w:val="20"/>
        </w:rPr>
        <w:fldChar w:fldCharType="begin"/>
      </w:r>
      <w:r>
        <w:rPr>
          <w:b/>
          <w:bCs/>
          <w:i w:val="0"/>
          <w:iCs w:val="0"/>
          <w:color w:val="auto"/>
          <w:sz w:val="20"/>
          <w:szCs w:val="20"/>
        </w:rPr>
        <w:instrText xml:space="preserve"> SEQ Gambar \* ARABIC \s 1 </w:instrText>
      </w:r>
      <w:r>
        <w:rPr>
          <w:b/>
          <w:bCs/>
          <w:i w:val="0"/>
          <w:iCs w:val="0"/>
          <w:color w:val="auto"/>
          <w:sz w:val="20"/>
          <w:szCs w:val="20"/>
        </w:rPr>
        <w:fldChar w:fldCharType="separate"/>
      </w:r>
      <w:r>
        <w:rPr>
          <w:b/>
          <w:bCs/>
          <w:i w:val="0"/>
          <w:iCs w:val="0"/>
          <w:noProof/>
          <w:color w:val="auto"/>
          <w:sz w:val="20"/>
          <w:szCs w:val="20"/>
        </w:rPr>
        <w:t>11</w:t>
      </w:r>
      <w:r>
        <w:rPr>
          <w:b/>
          <w:bCs/>
          <w:i w:val="0"/>
          <w:iCs w:val="0"/>
          <w:color w:val="auto"/>
          <w:sz w:val="20"/>
          <w:szCs w:val="20"/>
        </w:rPr>
        <w:fldChar w:fldCharType="end"/>
      </w:r>
      <w:r w:rsidRPr="00075C87">
        <w:rPr>
          <w:b/>
          <w:bCs/>
          <w:i w:val="0"/>
          <w:iCs w:val="0"/>
          <w:color w:val="auto"/>
          <w:sz w:val="20"/>
          <w:szCs w:val="20"/>
        </w:rPr>
        <w:t xml:space="preserve"> Tampilan perhitungan alat</w:t>
      </w:r>
      <w:bookmarkEnd w:id="39"/>
    </w:p>
    <w:p w14:paraId="6FA65B98" w14:textId="177AA43F" w:rsidR="00075C87" w:rsidRDefault="00075C87" w:rsidP="007B2028">
      <w:pPr>
        <w:spacing w:line="360" w:lineRule="auto"/>
      </w:pPr>
      <w:r>
        <w:t xml:space="preserve">Penjelasan : </w:t>
      </w:r>
    </w:p>
    <w:p w14:paraId="56FBD55C" w14:textId="5B753002" w:rsidR="00075C87" w:rsidRDefault="00075C87" w:rsidP="007B2028">
      <w:pPr>
        <w:spacing w:line="360" w:lineRule="auto"/>
      </w:pPr>
      <w:r>
        <w:t xml:space="preserve">Setelah user menekan tombol mulai, maka alat akan otomatis melakukan perhitungan. Pada halaman ini data perhitungan akan tampil sehingga user dapat melihat nya. Setelah timer alat habis maka user akan menekan tombol stop dan alat akan berhenti untuk melakukan perhitungan. </w:t>
      </w:r>
    </w:p>
    <w:p w14:paraId="39BFB5E3" w14:textId="1CE1DEC7" w:rsidR="00075C87" w:rsidRDefault="005E34B7" w:rsidP="007B2028">
      <w:pPr>
        <w:spacing w:line="360" w:lineRule="auto"/>
      </w:pPr>
      <w:r>
        <w:rPr>
          <w:noProof/>
        </w:rPr>
        <w:lastRenderedPageBreak/>
        <w:drawing>
          <wp:anchor distT="0" distB="0" distL="114300" distR="114300" simplePos="0" relativeHeight="251696128" behindDoc="1" locked="0" layoutInCell="1" allowOverlap="1" wp14:anchorId="5B6426F2" wp14:editId="36A3BD78">
            <wp:simplePos x="0" y="0"/>
            <wp:positionH relativeFrom="column">
              <wp:posOffset>1255519</wp:posOffset>
            </wp:positionH>
            <wp:positionV relativeFrom="paragraph">
              <wp:posOffset>62520</wp:posOffset>
            </wp:positionV>
            <wp:extent cx="2531024" cy="5618726"/>
            <wp:effectExtent l="0" t="0" r="3175" b="12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sil Penilai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35126" cy="5627833"/>
                    </a:xfrm>
                    <a:prstGeom prst="rect">
                      <a:avLst/>
                    </a:prstGeom>
                  </pic:spPr>
                </pic:pic>
              </a:graphicData>
            </a:graphic>
            <wp14:sizeRelH relativeFrom="page">
              <wp14:pctWidth>0</wp14:pctWidth>
            </wp14:sizeRelH>
            <wp14:sizeRelV relativeFrom="page">
              <wp14:pctHeight>0</wp14:pctHeight>
            </wp14:sizeRelV>
          </wp:anchor>
        </w:drawing>
      </w:r>
    </w:p>
    <w:p w14:paraId="247BB58A" w14:textId="3F258165" w:rsidR="00075C87" w:rsidRDefault="00075C87" w:rsidP="007B2028">
      <w:pPr>
        <w:spacing w:line="360" w:lineRule="auto"/>
      </w:pPr>
    </w:p>
    <w:p w14:paraId="64921DBA" w14:textId="6A838292" w:rsidR="00075C87" w:rsidRDefault="00075C87" w:rsidP="007B2028">
      <w:pPr>
        <w:spacing w:line="360" w:lineRule="auto"/>
      </w:pPr>
    </w:p>
    <w:p w14:paraId="7EA79A7E" w14:textId="6A3D5001" w:rsidR="00075C87" w:rsidRDefault="00075C87" w:rsidP="007B2028">
      <w:pPr>
        <w:spacing w:line="360" w:lineRule="auto"/>
      </w:pPr>
    </w:p>
    <w:p w14:paraId="4506D489" w14:textId="6EEAA135" w:rsidR="00075C87" w:rsidRDefault="00075C87" w:rsidP="007B2028">
      <w:pPr>
        <w:spacing w:line="360" w:lineRule="auto"/>
      </w:pPr>
    </w:p>
    <w:p w14:paraId="54935772" w14:textId="205FC419" w:rsidR="00075C87" w:rsidRDefault="00075C87" w:rsidP="007B2028">
      <w:pPr>
        <w:spacing w:line="360" w:lineRule="auto"/>
      </w:pPr>
    </w:p>
    <w:p w14:paraId="7EF5EA4C" w14:textId="3B2A6D01" w:rsidR="00075C87" w:rsidRDefault="00075C87" w:rsidP="007B2028">
      <w:pPr>
        <w:spacing w:line="360" w:lineRule="auto"/>
      </w:pPr>
    </w:p>
    <w:p w14:paraId="65A4A1E4" w14:textId="77E3A28F" w:rsidR="00075C87" w:rsidRDefault="00075C87" w:rsidP="007B2028">
      <w:pPr>
        <w:spacing w:line="360" w:lineRule="auto"/>
      </w:pPr>
    </w:p>
    <w:p w14:paraId="72E03604" w14:textId="1E853137" w:rsidR="00075C87" w:rsidRDefault="00075C87" w:rsidP="007B2028">
      <w:pPr>
        <w:spacing w:line="360" w:lineRule="auto"/>
      </w:pPr>
    </w:p>
    <w:p w14:paraId="76BDC4E6" w14:textId="6937950D" w:rsidR="00075C87" w:rsidRDefault="00075C87" w:rsidP="007B2028">
      <w:pPr>
        <w:spacing w:line="360" w:lineRule="auto"/>
      </w:pPr>
    </w:p>
    <w:p w14:paraId="145E0A56" w14:textId="76BF4D52" w:rsidR="00075C87" w:rsidRDefault="00075C87" w:rsidP="007B2028">
      <w:pPr>
        <w:spacing w:line="360" w:lineRule="auto"/>
      </w:pPr>
    </w:p>
    <w:p w14:paraId="240638F4" w14:textId="1DC3AD5A" w:rsidR="00075C87" w:rsidRDefault="00075C87" w:rsidP="007B2028">
      <w:pPr>
        <w:spacing w:line="360" w:lineRule="auto"/>
      </w:pPr>
    </w:p>
    <w:p w14:paraId="76DE1ED3" w14:textId="42516948" w:rsidR="00075C87" w:rsidRDefault="00075C87" w:rsidP="007B2028">
      <w:pPr>
        <w:spacing w:line="360" w:lineRule="auto"/>
      </w:pPr>
    </w:p>
    <w:p w14:paraId="4840C6E6" w14:textId="781B33ED" w:rsidR="00075C87" w:rsidRDefault="00075C87" w:rsidP="007B2028">
      <w:pPr>
        <w:spacing w:line="360" w:lineRule="auto"/>
      </w:pPr>
    </w:p>
    <w:p w14:paraId="46A40B26" w14:textId="597C1133" w:rsidR="00075C87" w:rsidRDefault="00075C87" w:rsidP="007B2028">
      <w:pPr>
        <w:spacing w:line="360" w:lineRule="auto"/>
      </w:pPr>
    </w:p>
    <w:p w14:paraId="0AF8251B" w14:textId="6CB428B7" w:rsidR="00075C87" w:rsidRDefault="00075C87" w:rsidP="007B2028">
      <w:pPr>
        <w:spacing w:line="360" w:lineRule="auto"/>
      </w:pPr>
    </w:p>
    <w:p w14:paraId="1CCE4ACD" w14:textId="1133A0E3" w:rsidR="00075C87" w:rsidRDefault="00075C87" w:rsidP="007B2028">
      <w:pPr>
        <w:pStyle w:val="Caption"/>
        <w:spacing w:line="360" w:lineRule="auto"/>
        <w:jc w:val="center"/>
        <w:rPr>
          <w:b/>
          <w:bCs/>
          <w:i w:val="0"/>
          <w:iCs w:val="0"/>
          <w:color w:val="auto"/>
          <w:sz w:val="20"/>
          <w:szCs w:val="20"/>
        </w:rPr>
      </w:pPr>
      <w:bookmarkStart w:id="40" w:name="_Toc121816996"/>
      <w:r w:rsidRPr="00075C87">
        <w:rPr>
          <w:b/>
          <w:bCs/>
          <w:i w:val="0"/>
          <w:iCs w:val="0"/>
          <w:color w:val="auto"/>
          <w:sz w:val="20"/>
          <w:szCs w:val="20"/>
        </w:rPr>
        <w:t xml:space="preserve">Gambar </w:t>
      </w:r>
      <w:r w:rsidRPr="00075C87">
        <w:rPr>
          <w:b/>
          <w:bCs/>
          <w:i w:val="0"/>
          <w:iCs w:val="0"/>
          <w:color w:val="auto"/>
          <w:sz w:val="20"/>
          <w:szCs w:val="20"/>
        </w:rPr>
        <w:fldChar w:fldCharType="begin"/>
      </w:r>
      <w:r w:rsidRPr="00075C87">
        <w:rPr>
          <w:b/>
          <w:bCs/>
          <w:i w:val="0"/>
          <w:iCs w:val="0"/>
          <w:color w:val="auto"/>
          <w:sz w:val="20"/>
          <w:szCs w:val="20"/>
        </w:rPr>
        <w:instrText xml:space="preserve"> STYLEREF 1 \s </w:instrText>
      </w:r>
      <w:r w:rsidRPr="00075C87">
        <w:rPr>
          <w:b/>
          <w:bCs/>
          <w:i w:val="0"/>
          <w:iCs w:val="0"/>
          <w:color w:val="auto"/>
          <w:sz w:val="20"/>
          <w:szCs w:val="20"/>
        </w:rPr>
        <w:fldChar w:fldCharType="separate"/>
      </w:r>
      <w:r w:rsidRPr="00075C87">
        <w:rPr>
          <w:b/>
          <w:bCs/>
          <w:i w:val="0"/>
          <w:iCs w:val="0"/>
          <w:noProof/>
          <w:color w:val="auto"/>
          <w:sz w:val="20"/>
          <w:szCs w:val="20"/>
        </w:rPr>
        <w:t>3</w:t>
      </w:r>
      <w:r w:rsidRPr="00075C87">
        <w:rPr>
          <w:b/>
          <w:bCs/>
          <w:i w:val="0"/>
          <w:iCs w:val="0"/>
          <w:color w:val="auto"/>
          <w:sz w:val="20"/>
          <w:szCs w:val="20"/>
        </w:rPr>
        <w:fldChar w:fldCharType="end"/>
      </w:r>
      <w:r w:rsidRPr="00075C87">
        <w:rPr>
          <w:b/>
          <w:bCs/>
          <w:i w:val="0"/>
          <w:iCs w:val="0"/>
          <w:color w:val="auto"/>
          <w:sz w:val="20"/>
          <w:szCs w:val="20"/>
        </w:rPr>
        <w:t>.</w:t>
      </w:r>
      <w:r w:rsidRPr="00075C87">
        <w:rPr>
          <w:b/>
          <w:bCs/>
          <w:i w:val="0"/>
          <w:iCs w:val="0"/>
          <w:color w:val="auto"/>
          <w:sz w:val="20"/>
          <w:szCs w:val="20"/>
        </w:rPr>
        <w:fldChar w:fldCharType="begin"/>
      </w:r>
      <w:r w:rsidRPr="00075C87">
        <w:rPr>
          <w:b/>
          <w:bCs/>
          <w:i w:val="0"/>
          <w:iCs w:val="0"/>
          <w:color w:val="auto"/>
          <w:sz w:val="20"/>
          <w:szCs w:val="20"/>
        </w:rPr>
        <w:instrText xml:space="preserve"> SEQ Gambar \* ARABIC \s 1 </w:instrText>
      </w:r>
      <w:r w:rsidRPr="00075C87">
        <w:rPr>
          <w:b/>
          <w:bCs/>
          <w:i w:val="0"/>
          <w:iCs w:val="0"/>
          <w:color w:val="auto"/>
          <w:sz w:val="20"/>
          <w:szCs w:val="20"/>
        </w:rPr>
        <w:fldChar w:fldCharType="separate"/>
      </w:r>
      <w:r w:rsidRPr="00075C87">
        <w:rPr>
          <w:b/>
          <w:bCs/>
          <w:i w:val="0"/>
          <w:iCs w:val="0"/>
          <w:noProof/>
          <w:color w:val="auto"/>
          <w:sz w:val="20"/>
          <w:szCs w:val="20"/>
        </w:rPr>
        <w:t>12</w:t>
      </w:r>
      <w:r w:rsidRPr="00075C87">
        <w:rPr>
          <w:b/>
          <w:bCs/>
          <w:i w:val="0"/>
          <w:iCs w:val="0"/>
          <w:color w:val="auto"/>
          <w:sz w:val="20"/>
          <w:szCs w:val="20"/>
        </w:rPr>
        <w:fldChar w:fldCharType="end"/>
      </w:r>
      <w:r w:rsidRPr="00075C87">
        <w:rPr>
          <w:b/>
          <w:bCs/>
          <w:i w:val="0"/>
          <w:iCs w:val="0"/>
          <w:color w:val="auto"/>
          <w:sz w:val="20"/>
          <w:szCs w:val="20"/>
        </w:rPr>
        <w:t xml:space="preserve"> Tampilan Hasil Perhitungan</w:t>
      </w:r>
      <w:bookmarkEnd w:id="40"/>
    </w:p>
    <w:p w14:paraId="04AFEF3F" w14:textId="5CFDED2E" w:rsidR="00075C87" w:rsidRDefault="00075C87" w:rsidP="007B2028">
      <w:pPr>
        <w:spacing w:line="360" w:lineRule="auto"/>
      </w:pPr>
      <w:r>
        <w:t xml:space="preserve">Penjelasan : </w:t>
      </w:r>
    </w:p>
    <w:p w14:paraId="1480EFD4" w14:textId="65BABC14" w:rsidR="008767D0" w:rsidRDefault="005E34B7" w:rsidP="007B2028">
      <w:pPr>
        <w:spacing w:line="360" w:lineRule="auto"/>
        <w:rPr>
          <w:noProof/>
        </w:rPr>
      </w:pPr>
      <w:r>
        <w:t xml:space="preserve">Pada menu hasil perhitungan user dapat melihat teknik apa saja yang telah di lakukan selama bermain skateboard. Pada menu detail user dapat melihat hasil perhitungan akhir dari kecepatan, ketingian, dan angle. </w:t>
      </w:r>
    </w:p>
    <w:p w14:paraId="47CE42DA" w14:textId="77777777" w:rsidR="005E34B7" w:rsidRPr="00075C87" w:rsidRDefault="005E34B7" w:rsidP="007B2028">
      <w:pPr>
        <w:spacing w:line="360" w:lineRule="auto"/>
      </w:pPr>
    </w:p>
    <w:p w14:paraId="137745CC" w14:textId="407ABDBE" w:rsidR="009852C6" w:rsidRDefault="00FC4D9A" w:rsidP="00193A97">
      <w:pPr>
        <w:pStyle w:val="Heading1"/>
        <w:numPr>
          <w:ilvl w:val="0"/>
          <w:numId w:val="0"/>
        </w:numPr>
        <w:ind w:firstLine="2410"/>
        <w:jc w:val="both"/>
      </w:pPr>
      <w:r w:rsidRPr="00FC4D9A">
        <w:lastRenderedPageBreak/>
        <w:t>DAFTAR PUSTAKA</w:t>
      </w:r>
    </w:p>
    <w:p w14:paraId="3FCDE7A2" w14:textId="77777777" w:rsidR="004A5AA5" w:rsidRPr="004A5AA5" w:rsidRDefault="004A5AA5" w:rsidP="004A5AA5"/>
    <w:p w14:paraId="4559EB81" w14:textId="12776F4F" w:rsidR="00A72E33" w:rsidRPr="00A72E33" w:rsidRDefault="004A5AA5" w:rsidP="00A72E3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A72E33" w:rsidRPr="00A72E33">
        <w:rPr>
          <w:rFonts w:cs="Times New Roman"/>
          <w:noProof/>
          <w:szCs w:val="24"/>
        </w:rPr>
        <w:t>[1]</w:t>
      </w:r>
      <w:r w:rsidR="00A72E33" w:rsidRPr="00A72E33">
        <w:rPr>
          <w:rFonts w:cs="Times New Roman"/>
          <w:noProof/>
          <w:szCs w:val="24"/>
        </w:rPr>
        <w:tab/>
        <w:t xml:space="preserve">D. A. A. Novitasari, D. Triyanto, and I. Nirmala, “Rancang Bangun Sistem Monitoring pada Limbah Cair Industri Berbasis Mikrokontroler dengan Antarmuka Website,” </w:t>
      </w:r>
      <w:r w:rsidR="00A72E33" w:rsidRPr="00A72E33">
        <w:rPr>
          <w:rFonts w:cs="Times New Roman"/>
          <w:i/>
          <w:iCs/>
          <w:noProof/>
          <w:szCs w:val="24"/>
        </w:rPr>
        <w:t>Coding J. Komput. dan Apl. Untan</w:t>
      </w:r>
      <w:r w:rsidR="00A72E33" w:rsidRPr="00A72E33">
        <w:rPr>
          <w:rFonts w:cs="Times New Roman"/>
          <w:noProof/>
          <w:szCs w:val="24"/>
        </w:rPr>
        <w:t>, vol. 6, no. 3, pp. 43–53, 2018.</w:t>
      </w:r>
    </w:p>
    <w:p w14:paraId="25AC7D25"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2]</w:t>
      </w:r>
      <w:r w:rsidRPr="00A72E33">
        <w:rPr>
          <w:rFonts w:cs="Times New Roman"/>
          <w:noProof/>
          <w:szCs w:val="24"/>
        </w:rPr>
        <w:tab/>
        <w:t xml:space="preserve">I. M. Erwin, “iPAL,” </w:t>
      </w:r>
      <w:r w:rsidRPr="00A72E33">
        <w:rPr>
          <w:rFonts w:cs="Times New Roman"/>
          <w:i/>
          <w:iCs/>
          <w:noProof/>
          <w:szCs w:val="24"/>
        </w:rPr>
        <w:t>Inkom</w:t>
      </w:r>
      <w:r w:rsidRPr="00A72E33">
        <w:rPr>
          <w:rFonts w:cs="Times New Roman"/>
          <w:noProof/>
          <w:szCs w:val="24"/>
        </w:rPr>
        <w:t>, vol. I, pp. 66–70, 2017, [Online]. Available: https://www.ipalrobot.com/</w:t>
      </w:r>
    </w:p>
    <w:p w14:paraId="6549C0A4"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3]</w:t>
      </w:r>
      <w:r w:rsidRPr="00A72E33">
        <w:rPr>
          <w:rFonts w:cs="Times New Roman"/>
          <w:noProof/>
          <w:szCs w:val="24"/>
        </w:rPr>
        <w:tab/>
        <w:t xml:space="preserve">W. . Sihombing, H. Aryadita, and D. S. Rusdianto, “Perancangan Dashboard Untuk Monitoring Dan Evaluasi (Studi Kasus: FILKOM UB),” </w:t>
      </w:r>
      <w:r w:rsidRPr="00A72E33">
        <w:rPr>
          <w:rFonts w:cs="Times New Roman"/>
          <w:i/>
          <w:iCs/>
          <w:noProof/>
          <w:szCs w:val="24"/>
        </w:rPr>
        <w:t>J. Pengemb. Teknol. Inf. dan Ilmu Komput.</w:t>
      </w:r>
      <w:r w:rsidRPr="00A72E33">
        <w:rPr>
          <w:rFonts w:cs="Times New Roman"/>
          <w:noProof/>
          <w:szCs w:val="24"/>
        </w:rPr>
        <w:t>, vol. 3, no. 1, pp. 434–441, 2018.</w:t>
      </w:r>
    </w:p>
    <w:p w14:paraId="5970495D"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4]</w:t>
      </w:r>
      <w:r w:rsidRPr="00A72E33">
        <w:rPr>
          <w:rFonts w:cs="Times New Roman"/>
          <w:noProof/>
          <w:szCs w:val="24"/>
        </w:rPr>
        <w:tab/>
        <w:t xml:space="preserve">P. Paryanto and R. Subarkah, “Perancangan Prototype dan Evaluasi Alat Pemantauan Air Limbah Industri Berbasis IoT,” </w:t>
      </w:r>
      <w:r w:rsidRPr="00A72E33">
        <w:rPr>
          <w:rFonts w:cs="Times New Roman"/>
          <w:i/>
          <w:iCs/>
          <w:noProof/>
          <w:szCs w:val="24"/>
        </w:rPr>
        <w:t>Rotasi</w:t>
      </w:r>
      <w:r w:rsidRPr="00A72E33">
        <w:rPr>
          <w:rFonts w:cs="Times New Roman"/>
          <w:noProof/>
          <w:szCs w:val="24"/>
        </w:rPr>
        <w:t>, vol. 24, no. 1, pp. 50–57, 2022.</w:t>
      </w:r>
    </w:p>
    <w:p w14:paraId="43BB634E"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5]</w:t>
      </w:r>
      <w:r w:rsidRPr="00A72E33">
        <w:rPr>
          <w:rFonts w:cs="Times New Roman"/>
          <w:noProof/>
          <w:szCs w:val="24"/>
        </w:rPr>
        <w:tab/>
        <w:t xml:space="preserve">G. . OHARA, “Aplikasi Sistem Monitoring Berbasis Web Untuk Open Cluster,” </w:t>
      </w:r>
      <w:r w:rsidRPr="00A72E33">
        <w:rPr>
          <w:rFonts w:cs="Times New Roman"/>
          <w:i/>
          <w:iCs/>
          <w:noProof/>
          <w:szCs w:val="24"/>
        </w:rPr>
        <w:t>Jur. Tek. Elektro Sekol. Tinggi Teknol. Telkom Bandung.</w:t>
      </w:r>
      <w:r w:rsidRPr="00A72E33">
        <w:rPr>
          <w:rFonts w:cs="Times New Roman"/>
          <w:noProof/>
          <w:szCs w:val="24"/>
        </w:rPr>
        <w:t>, p. 22, 2005.</w:t>
      </w:r>
    </w:p>
    <w:p w14:paraId="06DD7E1B"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6]</w:t>
      </w:r>
      <w:r w:rsidRPr="00A72E33">
        <w:rPr>
          <w:rFonts w:cs="Times New Roman"/>
          <w:noProof/>
          <w:szCs w:val="24"/>
        </w:rPr>
        <w:tab/>
        <w:t xml:space="preserve">. N., A. Ibrahim, and A. Ambarita, “Sistem Informasi Pengaduan Pelanggan Air Berbasis Website Pada Pdam Kota Ternate,” </w:t>
      </w:r>
      <w:r w:rsidRPr="00A72E33">
        <w:rPr>
          <w:rFonts w:cs="Times New Roman"/>
          <w:i/>
          <w:iCs/>
          <w:noProof/>
          <w:szCs w:val="24"/>
        </w:rPr>
        <w:t>IJIS - Indones. J. Inf. Syst.</w:t>
      </w:r>
      <w:r w:rsidRPr="00A72E33">
        <w:rPr>
          <w:rFonts w:cs="Times New Roman"/>
          <w:noProof/>
          <w:szCs w:val="24"/>
        </w:rPr>
        <w:t>, vol. 3, no. 1, 2018, doi: 10.36549/ijis.v3i1.37.</w:t>
      </w:r>
    </w:p>
    <w:p w14:paraId="7A3B9252"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7]</w:t>
      </w:r>
      <w:r w:rsidRPr="00A72E33">
        <w:rPr>
          <w:rFonts w:cs="Times New Roman"/>
          <w:noProof/>
          <w:szCs w:val="24"/>
        </w:rPr>
        <w:tab/>
        <w:t xml:space="preserve">Novendri, “Pengertian Web,” </w:t>
      </w:r>
      <w:r w:rsidRPr="00A72E33">
        <w:rPr>
          <w:rFonts w:cs="Times New Roman"/>
          <w:i/>
          <w:iCs/>
          <w:noProof/>
          <w:szCs w:val="24"/>
        </w:rPr>
        <w:t>Lentera Dumai</w:t>
      </w:r>
      <w:r w:rsidRPr="00A72E33">
        <w:rPr>
          <w:rFonts w:cs="Times New Roman"/>
          <w:noProof/>
          <w:szCs w:val="24"/>
        </w:rPr>
        <w:t>, vol. 10, no. 2, pp. 46–57, 2019.</w:t>
      </w:r>
    </w:p>
    <w:p w14:paraId="5A693CB0"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8]</w:t>
      </w:r>
      <w:r w:rsidRPr="00A72E33">
        <w:rPr>
          <w:rFonts w:cs="Times New Roman"/>
          <w:noProof/>
          <w:szCs w:val="24"/>
        </w:rPr>
        <w:tab/>
        <w:t xml:space="preserve">A. F. Sallaby and I. Kanedi, “Perancangan Sistem Informasi Jadwal Dokter Menggunakan Framework Codeigniter,” </w:t>
      </w:r>
      <w:r w:rsidRPr="00A72E33">
        <w:rPr>
          <w:rFonts w:cs="Times New Roman"/>
          <w:i/>
          <w:iCs/>
          <w:noProof/>
          <w:szCs w:val="24"/>
        </w:rPr>
        <w:t>J. Media Infotama</w:t>
      </w:r>
      <w:r w:rsidRPr="00A72E33">
        <w:rPr>
          <w:rFonts w:cs="Times New Roman"/>
          <w:noProof/>
          <w:szCs w:val="24"/>
        </w:rPr>
        <w:t>, vol. 16, no. 1, pp. 48–53, 2020, doi: 10.37676/jmi.v16i1.1121.</w:t>
      </w:r>
    </w:p>
    <w:p w14:paraId="124A112B" w14:textId="77777777" w:rsidR="00A72E33" w:rsidRPr="00A72E33" w:rsidRDefault="00A72E33" w:rsidP="00A72E33">
      <w:pPr>
        <w:widowControl w:val="0"/>
        <w:autoSpaceDE w:val="0"/>
        <w:autoSpaceDN w:val="0"/>
        <w:adjustRightInd w:val="0"/>
        <w:spacing w:line="240" w:lineRule="auto"/>
        <w:ind w:left="640" w:hanging="640"/>
        <w:rPr>
          <w:rFonts w:cs="Times New Roman"/>
          <w:noProof/>
          <w:szCs w:val="24"/>
        </w:rPr>
      </w:pPr>
      <w:r w:rsidRPr="00A72E33">
        <w:rPr>
          <w:rFonts w:cs="Times New Roman"/>
          <w:noProof/>
          <w:szCs w:val="24"/>
        </w:rPr>
        <w:t>[9]</w:t>
      </w:r>
      <w:r w:rsidRPr="00A72E33">
        <w:rPr>
          <w:rFonts w:cs="Times New Roman"/>
          <w:noProof/>
          <w:szCs w:val="24"/>
        </w:rPr>
        <w:tab/>
        <w:t xml:space="preserve">F. Luthfi, “Penggunaan Framework Laravel dalam Rancang Bangun Modul Back-End Artikel Website Bisnisbisnis.ID,” </w:t>
      </w:r>
      <w:r w:rsidRPr="00A72E33">
        <w:rPr>
          <w:rFonts w:cs="Times New Roman"/>
          <w:i/>
          <w:iCs/>
          <w:noProof/>
          <w:szCs w:val="24"/>
        </w:rPr>
        <w:t>JISKA (Jurnal Inform. Sunan Kalijaga)</w:t>
      </w:r>
      <w:r w:rsidRPr="00A72E33">
        <w:rPr>
          <w:rFonts w:cs="Times New Roman"/>
          <w:noProof/>
          <w:szCs w:val="24"/>
        </w:rPr>
        <w:t>, vol. 2, no. 1, pp. 34–41, 2017, doi: 10.14421/jiska.2017.21-05.</w:t>
      </w:r>
    </w:p>
    <w:p w14:paraId="3E81614F" w14:textId="77777777" w:rsidR="00A72E33" w:rsidRPr="00A72E33" w:rsidRDefault="00A72E33" w:rsidP="00A72E33">
      <w:pPr>
        <w:widowControl w:val="0"/>
        <w:autoSpaceDE w:val="0"/>
        <w:autoSpaceDN w:val="0"/>
        <w:adjustRightInd w:val="0"/>
        <w:spacing w:line="240" w:lineRule="auto"/>
        <w:ind w:left="640" w:hanging="640"/>
        <w:rPr>
          <w:rFonts w:cs="Times New Roman"/>
          <w:noProof/>
        </w:rPr>
      </w:pPr>
      <w:r w:rsidRPr="00A72E33">
        <w:rPr>
          <w:rFonts w:cs="Times New Roman"/>
          <w:noProof/>
          <w:szCs w:val="24"/>
        </w:rPr>
        <w:t>[10]</w:t>
      </w:r>
      <w:r w:rsidRPr="00A72E33">
        <w:rPr>
          <w:rFonts w:cs="Times New Roman"/>
          <w:noProof/>
          <w:szCs w:val="24"/>
        </w:rPr>
        <w:tab/>
        <w:t xml:space="preserve">H. N. Putra, “Implementasi Diagram UML (Unified Modelling Language) dalam Perancangan Aplikasi Data Pasien Rawat Inap pada Puskesmas Lubuk Buaya,” </w:t>
      </w:r>
      <w:r w:rsidRPr="00A72E33">
        <w:rPr>
          <w:rFonts w:cs="Times New Roman"/>
          <w:i/>
          <w:iCs/>
          <w:noProof/>
          <w:szCs w:val="24"/>
        </w:rPr>
        <w:t>Sink.  J. dan Penelit. Tek. Inform.</w:t>
      </w:r>
      <w:r w:rsidRPr="00A72E33">
        <w:rPr>
          <w:rFonts w:cs="Times New Roman"/>
          <w:noProof/>
          <w:szCs w:val="24"/>
        </w:rPr>
        <w:t>, vol. 2, no. 2, pp. 67–77, 2018, [Online]. Available: https://jurnal.polgan.ac.id/index.php/sinkron/article/view/130</w:t>
      </w:r>
    </w:p>
    <w:p w14:paraId="57B3A899" w14:textId="316D34D1" w:rsidR="004A5AA5" w:rsidRPr="004A5AA5" w:rsidRDefault="004A5AA5" w:rsidP="004A5AA5">
      <w:r>
        <w:fldChar w:fldCharType="end"/>
      </w:r>
    </w:p>
    <w:p w14:paraId="5A225FC4" w14:textId="77777777" w:rsidR="00193A97" w:rsidRPr="00193A97" w:rsidRDefault="00193A97" w:rsidP="00193A97"/>
    <w:p w14:paraId="0D0ED1AF" w14:textId="29C89024" w:rsidR="00FC4D9A" w:rsidRPr="00FC4D9A" w:rsidRDefault="00FC4D9A" w:rsidP="007B2028">
      <w:pPr>
        <w:spacing w:line="360" w:lineRule="auto"/>
        <w:rPr>
          <w:b/>
          <w:bCs/>
        </w:rPr>
      </w:pPr>
    </w:p>
    <w:p w14:paraId="373F6F35" w14:textId="77777777" w:rsidR="009852C6" w:rsidRPr="00F1402D" w:rsidRDefault="009852C6" w:rsidP="007B2028">
      <w:pPr>
        <w:spacing w:line="360" w:lineRule="auto"/>
      </w:pPr>
    </w:p>
    <w:sectPr w:rsidR="009852C6" w:rsidRPr="00F1402D" w:rsidSect="00AA3B2F">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49D01" w14:textId="77777777" w:rsidR="00CD7388" w:rsidRDefault="00CD7388" w:rsidP="00782BAA">
      <w:pPr>
        <w:spacing w:after="0" w:line="240" w:lineRule="auto"/>
      </w:pPr>
      <w:r>
        <w:separator/>
      </w:r>
    </w:p>
  </w:endnote>
  <w:endnote w:type="continuationSeparator" w:id="0">
    <w:p w14:paraId="374A175D" w14:textId="77777777" w:rsidR="00CD7388" w:rsidRDefault="00CD7388" w:rsidP="00782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976228"/>
      <w:docPartObj>
        <w:docPartGallery w:val="Page Numbers (Bottom of Page)"/>
        <w:docPartUnique/>
      </w:docPartObj>
    </w:sdtPr>
    <w:sdtEndPr>
      <w:rPr>
        <w:noProof/>
      </w:rPr>
    </w:sdtEndPr>
    <w:sdtContent>
      <w:p w14:paraId="201543B8" w14:textId="77777777" w:rsidR="008A2AFF" w:rsidRDefault="008A2A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D3BB97" w14:textId="77777777" w:rsidR="008A2AFF" w:rsidRDefault="008A2AFF">
    <w:pPr>
      <w:pStyle w:val="BodyText"/>
      <w:spacing w:line="14" w:lineRule="auto"/>
      <w:rPr>
        <w:sz w:val="19"/>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2381957"/>
      <w:docPartObj>
        <w:docPartGallery w:val="Page Numbers (Bottom of Page)"/>
        <w:docPartUnique/>
      </w:docPartObj>
    </w:sdtPr>
    <w:sdtEndPr>
      <w:rPr>
        <w:noProof/>
      </w:rPr>
    </w:sdtEndPr>
    <w:sdtContent>
      <w:p w14:paraId="1F256CF7" w14:textId="097706E2" w:rsidR="008A2AFF" w:rsidRDefault="008A2A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B52026" w14:textId="77777777" w:rsidR="008A2AFF" w:rsidRDefault="008A2A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C0941" w14:textId="77777777" w:rsidR="00CD7388" w:rsidRDefault="00CD7388" w:rsidP="00782BAA">
      <w:pPr>
        <w:spacing w:after="0" w:line="240" w:lineRule="auto"/>
      </w:pPr>
      <w:r>
        <w:separator/>
      </w:r>
    </w:p>
  </w:footnote>
  <w:footnote w:type="continuationSeparator" w:id="0">
    <w:p w14:paraId="7F8353A7" w14:textId="77777777" w:rsidR="00CD7388" w:rsidRDefault="00CD7388" w:rsidP="00782B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62845"/>
    <w:multiLevelType w:val="hybridMultilevel"/>
    <w:tmpl w:val="D2DA7C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F5791"/>
    <w:multiLevelType w:val="hybridMultilevel"/>
    <w:tmpl w:val="8056E3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6A7917"/>
    <w:multiLevelType w:val="hybridMultilevel"/>
    <w:tmpl w:val="50DA55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65793"/>
    <w:multiLevelType w:val="hybridMultilevel"/>
    <w:tmpl w:val="C41E2C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B62B8A"/>
    <w:multiLevelType w:val="multilevel"/>
    <w:tmpl w:val="7D28D842"/>
    <w:lvl w:ilvl="0">
      <w:start w:val="5"/>
      <w:numFmt w:val="decimal"/>
      <w:lvlText w:val="%1."/>
      <w:lvlJc w:val="left"/>
      <w:pPr>
        <w:ind w:left="1152" w:hanging="431"/>
      </w:pPr>
      <w:rPr>
        <w:rFonts w:ascii="Times New Roman" w:eastAsia="Times New Roman" w:hAnsi="Times New Roman" w:cs="Times New Roman" w:hint="default"/>
        <w:b/>
        <w:bCs/>
        <w:w w:val="100"/>
        <w:sz w:val="28"/>
        <w:szCs w:val="28"/>
        <w:lang w:val="id" w:eastAsia="en-US" w:bidi="ar-SA"/>
      </w:rPr>
    </w:lvl>
    <w:lvl w:ilvl="1">
      <w:start w:val="1"/>
      <w:numFmt w:val="decimal"/>
      <w:lvlText w:val="%1.%2"/>
      <w:lvlJc w:val="left"/>
      <w:pPr>
        <w:ind w:left="1152" w:hanging="431"/>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302" w:hanging="581"/>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468" w:hanging="581"/>
      </w:pPr>
      <w:rPr>
        <w:rFonts w:hint="default"/>
        <w:lang w:val="id" w:eastAsia="en-US" w:bidi="ar-SA"/>
      </w:rPr>
    </w:lvl>
    <w:lvl w:ilvl="4">
      <w:numFmt w:val="bullet"/>
      <w:lvlText w:val="•"/>
      <w:lvlJc w:val="left"/>
      <w:pPr>
        <w:ind w:left="3637" w:hanging="581"/>
      </w:pPr>
      <w:rPr>
        <w:rFonts w:hint="default"/>
        <w:lang w:val="id" w:eastAsia="en-US" w:bidi="ar-SA"/>
      </w:rPr>
    </w:lvl>
    <w:lvl w:ilvl="5">
      <w:numFmt w:val="bullet"/>
      <w:lvlText w:val="•"/>
      <w:lvlJc w:val="left"/>
      <w:pPr>
        <w:ind w:left="4806" w:hanging="581"/>
      </w:pPr>
      <w:rPr>
        <w:rFonts w:hint="default"/>
        <w:lang w:val="id" w:eastAsia="en-US" w:bidi="ar-SA"/>
      </w:rPr>
    </w:lvl>
    <w:lvl w:ilvl="6">
      <w:numFmt w:val="bullet"/>
      <w:lvlText w:val="•"/>
      <w:lvlJc w:val="left"/>
      <w:pPr>
        <w:ind w:left="5975" w:hanging="581"/>
      </w:pPr>
      <w:rPr>
        <w:rFonts w:hint="default"/>
        <w:lang w:val="id" w:eastAsia="en-US" w:bidi="ar-SA"/>
      </w:rPr>
    </w:lvl>
    <w:lvl w:ilvl="7">
      <w:numFmt w:val="bullet"/>
      <w:lvlText w:val="•"/>
      <w:lvlJc w:val="left"/>
      <w:pPr>
        <w:ind w:left="7143" w:hanging="581"/>
      </w:pPr>
      <w:rPr>
        <w:rFonts w:hint="default"/>
        <w:lang w:val="id" w:eastAsia="en-US" w:bidi="ar-SA"/>
      </w:rPr>
    </w:lvl>
    <w:lvl w:ilvl="8">
      <w:numFmt w:val="bullet"/>
      <w:lvlText w:val="•"/>
      <w:lvlJc w:val="left"/>
      <w:pPr>
        <w:ind w:left="8312" w:hanging="581"/>
      </w:pPr>
      <w:rPr>
        <w:rFonts w:hint="default"/>
        <w:lang w:val="id" w:eastAsia="en-US" w:bidi="ar-SA"/>
      </w:rPr>
    </w:lvl>
  </w:abstractNum>
  <w:abstractNum w:abstractNumId="5" w15:restartNumberingAfterBreak="0">
    <w:nsid w:val="104F62D9"/>
    <w:multiLevelType w:val="hybridMultilevel"/>
    <w:tmpl w:val="D68A2F2C"/>
    <w:lvl w:ilvl="0" w:tplc="06E26F8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1121738"/>
    <w:multiLevelType w:val="hybridMultilevel"/>
    <w:tmpl w:val="221E307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8A77D6D"/>
    <w:multiLevelType w:val="multilevel"/>
    <w:tmpl w:val="9F82E22C"/>
    <w:lvl w:ilvl="0">
      <w:start w:val="1"/>
      <w:numFmt w:val="decimal"/>
      <w:lvlText w:val="%1"/>
      <w:lvlJc w:val="left"/>
      <w:pPr>
        <w:ind w:left="1292" w:hanging="571"/>
      </w:pPr>
      <w:rPr>
        <w:rFonts w:hint="default"/>
        <w:lang w:val="id" w:eastAsia="en-US" w:bidi="ar-SA"/>
      </w:rPr>
    </w:lvl>
    <w:lvl w:ilvl="1">
      <w:start w:val="1"/>
      <w:numFmt w:val="decimal"/>
      <w:lvlText w:val="%1.%2"/>
      <w:lvlJc w:val="left"/>
      <w:pPr>
        <w:ind w:left="1292" w:hanging="571"/>
      </w:pPr>
      <w:rPr>
        <w:rFonts w:hint="default"/>
        <w:lang w:val="id" w:eastAsia="en-US" w:bidi="ar-SA"/>
      </w:rPr>
    </w:lvl>
    <w:lvl w:ilvl="2">
      <w:start w:val="1"/>
      <w:numFmt w:val="decimal"/>
      <w:lvlText w:val="%1.%2.%3"/>
      <w:lvlJc w:val="left"/>
      <w:pPr>
        <w:ind w:left="1292" w:hanging="571"/>
      </w:pPr>
      <w:rPr>
        <w:rFonts w:hint="default"/>
        <w:b/>
        <w:bCs/>
        <w:w w:val="100"/>
        <w:lang w:val="id" w:eastAsia="en-US" w:bidi="ar-SA"/>
      </w:rPr>
    </w:lvl>
    <w:lvl w:ilvl="3">
      <w:start w:val="1"/>
      <w:numFmt w:val="lowerLetter"/>
      <w:lvlText w:val="%4)"/>
      <w:lvlJc w:val="left"/>
      <w:pPr>
        <w:ind w:left="2002" w:hanging="711"/>
      </w:pPr>
      <w:rPr>
        <w:rFonts w:ascii="Times New Roman" w:eastAsia="Times New Roman" w:hAnsi="Times New Roman" w:cs="Times New Roman" w:hint="default"/>
        <w:spacing w:val="0"/>
        <w:w w:val="99"/>
        <w:sz w:val="24"/>
        <w:szCs w:val="24"/>
        <w:lang w:val="id" w:eastAsia="en-US" w:bidi="ar-SA"/>
      </w:rPr>
    </w:lvl>
    <w:lvl w:ilvl="4">
      <w:numFmt w:val="bullet"/>
      <w:lvlText w:val=""/>
      <w:lvlJc w:val="left"/>
      <w:pPr>
        <w:ind w:left="2423" w:hanging="711"/>
      </w:pPr>
      <w:rPr>
        <w:rFonts w:ascii="Symbol" w:eastAsia="Symbol" w:hAnsi="Symbol" w:cs="Symbol" w:hint="default"/>
        <w:w w:val="100"/>
        <w:sz w:val="24"/>
        <w:szCs w:val="24"/>
        <w:lang w:val="id" w:eastAsia="en-US" w:bidi="ar-SA"/>
      </w:rPr>
    </w:lvl>
    <w:lvl w:ilvl="5">
      <w:numFmt w:val="bullet"/>
      <w:lvlText w:val="•"/>
      <w:lvlJc w:val="left"/>
      <w:pPr>
        <w:ind w:left="4771" w:hanging="711"/>
      </w:pPr>
      <w:rPr>
        <w:rFonts w:hint="default"/>
        <w:lang w:val="id" w:eastAsia="en-US" w:bidi="ar-SA"/>
      </w:rPr>
    </w:lvl>
    <w:lvl w:ilvl="6">
      <w:numFmt w:val="bullet"/>
      <w:lvlText w:val="•"/>
      <w:lvlJc w:val="left"/>
      <w:pPr>
        <w:ind w:left="5947" w:hanging="711"/>
      </w:pPr>
      <w:rPr>
        <w:rFonts w:hint="default"/>
        <w:lang w:val="id" w:eastAsia="en-US" w:bidi="ar-SA"/>
      </w:rPr>
    </w:lvl>
    <w:lvl w:ilvl="7">
      <w:numFmt w:val="bullet"/>
      <w:lvlText w:val="•"/>
      <w:lvlJc w:val="left"/>
      <w:pPr>
        <w:ind w:left="7122" w:hanging="711"/>
      </w:pPr>
      <w:rPr>
        <w:rFonts w:hint="default"/>
        <w:lang w:val="id" w:eastAsia="en-US" w:bidi="ar-SA"/>
      </w:rPr>
    </w:lvl>
    <w:lvl w:ilvl="8">
      <w:numFmt w:val="bullet"/>
      <w:lvlText w:val="•"/>
      <w:lvlJc w:val="left"/>
      <w:pPr>
        <w:ind w:left="8298" w:hanging="711"/>
      </w:pPr>
      <w:rPr>
        <w:rFonts w:hint="default"/>
        <w:lang w:val="id" w:eastAsia="en-US" w:bidi="ar-SA"/>
      </w:rPr>
    </w:lvl>
  </w:abstractNum>
  <w:abstractNum w:abstractNumId="8" w15:restartNumberingAfterBreak="0">
    <w:nsid w:val="197716FE"/>
    <w:multiLevelType w:val="hybridMultilevel"/>
    <w:tmpl w:val="BA5C0F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62C83"/>
    <w:multiLevelType w:val="hybridMultilevel"/>
    <w:tmpl w:val="593A86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773657"/>
    <w:multiLevelType w:val="hybridMultilevel"/>
    <w:tmpl w:val="1414AF98"/>
    <w:lvl w:ilvl="0" w:tplc="5742F8F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44346A7"/>
    <w:multiLevelType w:val="hybridMultilevel"/>
    <w:tmpl w:val="C42EC7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7E3DB5"/>
    <w:multiLevelType w:val="hybridMultilevel"/>
    <w:tmpl w:val="B25AD2C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190ED9"/>
    <w:multiLevelType w:val="hybridMultilevel"/>
    <w:tmpl w:val="CA026C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A100B9"/>
    <w:multiLevelType w:val="multilevel"/>
    <w:tmpl w:val="7DC8F2FC"/>
    <w:lvl w:ilvl="0">
      <w:start w:val="2"/>
      <w:numFmt w:val="decimal"/>
      <w:lvlText w:val="%1"/>
      <w:lvlJc w:val="left"/>
      <w:pPr>
        <w:ind w:left="1432" w:hanging="721"/>
      </w:pPr>
      <w:rPr>
        <w:rFonts w:hint="default"/>
        <w:lang w:val="id" w:eastAsia="en-US" w:bidi="ar-SA"/>
      </w:rPr>
    </w:lvl>
    <w:lvl w:ilvl="1">
      <w:start w:val="2"/>
      <w:numFmt w:val="decimal"/>
      <w:lvlText w:val="%1.%2"/>
      <w:lvlJc w:val="left"/>
      <w:pPr>
        <w:ind w:left="1432" w:hanging="721"/>
      </w:pPr>
      <w:rPr>
        <w:rFonts w:hint="default"/>
        <w:lang w:val="id" w:eastAsia="en-US" w:bidi="ar-SA"/>
      </w:rPr>
    </w:lvl>
    <w:lvl w:ilvl="2">
      <w:start w:val="4"/>
      <w:numFmt w:val="decimal"/>
      <w:lvlText w:val="%1.%2.%3"/>
      <w:lvlJc w:val="left"/>
      <w:pPr>
        <w:ind w:left="1432" w:hanging="721"/>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961" w:hanging="24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510" w:hanging="240"/>
      </w:pPr>
      <w:rPr>
        <w:rFonts w:hint="default"/>
        <w:lang w:val="id" w:eastAsia="en-US" w:bidi="ar-SA"/>
      </w:rPr>
    </w:lvl>
    <w:lvl w:ilvl="5">
      <w:numFmt w:val="bullet"/>
      <w:lvlText w:val="•"/>
      <w:lvlJc w:val="left"/>
      <w:pPr>
        <w:ind w:left="5533" w:hanging="240"/>
      </w:pPr>
      <w:rPr>
        <w:rFonts w:hint="default"/>
        <w:lang w:val="id" w:eastAsia="en-US" w:bidi="ar-SA"/>
      </w:rPr>
    </w:lvl>
    <w:lvl w:ilvl="6">
      <w:numFmt w:val="bullet"/>
      <w:lvlText w:val="•"/>
      <w:lvlJc w:val="left"/>
      <w:pPr>
        <w:ind w:left="6556" w:hanging="240"/>
      </w:pPr>
      <w:rPr>
        <w:rFonts w:hint="default"/>
        <w:lang w:val="id" w:eastAsia="en-US" w:bidi="ar-SA"/>
      </w:rPr>
    </w:lvl>
    <w:lvl w:ilvl="7">
      <w:numFmt w:val="bullet"/>
      <w:lvlText w:val="•"/>
      <w:lvlJc w:val="left"/>
      <w:pPr>
        <w:ind w:left="7580" w:hanging="240"/>
      </w:pPr>
      <w:rPr>
        <w:rFonts w:hint="default"/>
        <w:lang w:val="id" w:eastAsia="en-US" w:bidi="ar-SA"/>
      </w:rPr>
    </w:lvl>
    <w:lvl w:ilvl="8">
      <w:numFmt w:val="bullet"/>
      <w:lvlText w:val="•"/>
      <w:lvlJc w:val="left"/>
      <w:pPr>
        <w:ind w:left="8603" w:hanging="240"/>
      </w:pPr>
      <w:rPr>
        <w:rFonts w:hint="default"/>
        <w:lang w:val="id" w:eastAsia="en-US" w:bidi="ar-SA"/>
      </w:rPr>
    </w:lvl>
  </w:abstractNum>
  <w:abstractNum w:abstractNumId="15" w15:restartNumberingAfterBreak="0">
    <w:nsid w:val="2C4F1D90"/>
    <w:multiLevelType w:val="hybridMultilevel"/>
    <w:tmpl w:val="591A9E2C"/>
    <w:lvl w:ilvl="0" w:tplc="F29251E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6" w15:restartNumberingAfterBreak="0">
    <w:nsid w:val="322E540E"/>
    <w:multiLevelType w:val="multilevel"/>
    <w:tmpl w:val="7DC8F2FC"/>
    <w:lvl w:ilvl="0">
      <w:start w:val="2"/>
      <w:numFmt w:val="decimal"/>
      <w:lvlText w:val="%1"/>
      <w:lvlJc w:val="left"/>
      <w:pPr>
        <w:ind w:left="1432" w:hanging="721"/>
      </w:pPr>
      <w:rPr>
        <w:rFonts w:hint="default"/>
        <w:lang w:val="id" w:eastAsia="en-US" w:bidi="ar-SA"/>
      </w:rPr>
    </w:lvl>
    <w:lvl w:ilvl="1">
      <w:start w:val="2"/>
      <w:numFmt w:val="decimal"/>
      <w:lvlText w:val="%1.%2"/>
      <w:lvlJc w:val="left"/>
      <w:pPr>
        <w:ind w:left="1432" w:hanging="721"/>
      </w:pPr>
      <w:rPr>
        <w:rFonts w:hint="default"/>
        <w:lang w:val="id" w:eastAsia="en-US" w:bidi="ar-SA"/>
      </w:rPr>
    </w:lvl>
    <w:lvl w:ilvl="2">
      <w:start w:val="4"/>
      <w:numFmt w:val="decimal"/>
      <w:lvlText w:val="%1.%2.%3"/>
      <w:lvlJc w:val="left"/>
      <w:pPr>
        <w:ind w:left="1432" w:hanging="721"/>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961" w:hanging="24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510" w:hanging="240"/>
      </w:pPr>
      <w:rPr>
        <w:rFonts w:hint="default"/>
        <w:lang w:val="id" w:eastAsia="en-US" w:bidi="ar-SA"/>
      </w:rPr>
    </w:lvl>
    <w:lvl w:ilvl="5">
      <w:numFmt w:val="bullet"/>
      <w:lvlText w:val="•"/>
      <w:lvlJc w:val="left"/>
      <w:pPr>
        <w:ind w:left="5533" w:hanging="240"/>
      </w:pPr>
      <w:rPr>
        <w:rFonts w:hint="default"/>
        <w:lang w:val="id" w:eastAsia="en-US" w:bidi="ar-SA"/>
      </w:rPr>
    </w:lvl>
    <w:lvl w:ilvl="6">
      <w:numFmt w:val="bullet"/>
      <w:lvlText w:val="•"/>
      <w:lvlJc w:val="left"/>
      <w:pPr>
        <w:ind w:left="6556" w:hanging="240"/>
      </w:pPr>
      <w:rPr>
        <w:rFonts w:hint="default"/>
        <w:lang w:val="id" w:eastAsia="en-US" w:bidi="ar-SA"/>
      </w:rPr>
    </w:lvl>
    <w:lvl w:ilvl="7">
      <w:numFmt w:val="bullet"/>
      <w:lvlText w:val="•"/>
      <w:lvlJc w:val="left"/>
      <w:pPr>
        <w:ind w:left="7580" w:hanging="240"/>
      </w:pPr>
      <w:rPr>
        <w:rFonts w:hint="default"/>
        <w:lang w:val="id" w:eastAsia="en-US" w:bidi="ar-SA"/>
      </w:rPr>
    </w:lvl>
    <w:lvl w:ilvl="8">
      <w:numFmt w:val="bullet"/>
      <w:lvlText w:val="•"/>
      <w:lvlJc w:val="left"/>
      <w:pPr>
        <w:ind w:left="8603" w:hanging="240"/>
      </w:pPr>
      <w:rPr>
        <w:rFonts w:hint="default"/>
        <w:lang w:val="id" w:eastAsia="en-US" w:bidi="ar-SA"/>
      </w:rPr>
    </w:lvl>
  </w:abstractNum>
  <w:abstractNum w:abstractNumId="17" w15:restartNumberingAfterBreak="0">
    <w:nsid w:val="32743B41"/>
    <w:multiLevelType w:val="multilevel"/>
    <w:tmpl w:val="24064E14"/>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374C275A"/>
    <w:multiLevelType w:val="hybridMultilevel"/>
    <w:tmpl w:val="A300C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BF64BB"/>
    <w:multiLevelType w:val="hybridMultilevel"/>
    <w:tmpl w:val="7F1E38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87524A9"/>
    <w:multiLevelType w:val="hybridMultilevel"/>
    <w:tmpl w:val="5FA6D862"/>
    <w:lvl w:ilvl="0" w:tplc="F2C4F4A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8E90748"/>
    <w:multiLevelType w:val="hybridMultilevel"/>
    <w:tmpl w:val="899245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AF57EF"/>
    <w:multiLevelType w:val="hybridMultilevel"/>
    <w:tmpl w:val="FEE4F81A"/>
    <w:lvl w:ilvl="0" w:tplc="F53698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0703840"/>
    <w:multiLevelType w:val="hybridMultilevel"/>
    <w:tmpl w:val="77C0618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8193931"/>
    <w:multiLevelType w:val="hybridMultilevel"/>
    <w:tmpl w:val="EFAC3756"/>
    <w:lvl w:ilvl="0" w:tplc="986AA4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81D4523"/>
    <w:multiLevelType w:val="hybridMultilevel"/>
    <w:tmpl w:val="4B8237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8B91DF7"/>
    <w:multiLevelType w:val="hybridMultilevel"/>
    <w:tmpl w:val="92C6415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4D144143"/>
    <w:multiLevelType w:val="hybridMultilevel"/>
    <w:tmpl w:val="21340FB2"/>
    <w:lvl w:ilvl="0" w:tplc="8C8EBB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D2D6F36"/>
    <w:multiLevelType w:val="hybridMultilevel"/>
    <w:tmpl w:val="8D14C3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EEE3A2A"/>
    <w:multiLevelType w:val="hybridMultilevel"/>
    <w:tmpl w:val="263C29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C479F5"/>
    <w:multiLevelType w:val="hybridMultilevel"/>
    <w:tmpl w:val="776842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743EFA"/>
    <w:multiLevelType w:val="hybridMultilevel"/>
    <w:tmpl w:val="334EB3D0"/>
    <w:lvl w:ilvl="0" w:tplc="C9E2A222">
      <w:start w:val="1"/>
      <w:numFmt w:val="decimal"/>
      <w:lvlText w:val="%1."/>
      <w:lvlJc w:val="left"/>
      <w:pPr>
        <w:ind w:left="2448" w:hanging="360"/>
      </w:pPr>
      <w:rPr>
        <w:b w:val="0"/>
        <w:bCs w:val="0"/>
      </w:rPr>
    </w:lvl>
    <w:lvl w:ilvl="1" w:tplc="38090019" w:tentative="1">
      <w:start w:val="1"/>
      <w:numFmt w:val="lowerLetter"/>
      <w:lvlText w:val="%2."/>
      <w:lvlJc w:val="left"/>
      <w:pPr>
        <w:ind w:left="3168" w:hanging="360"/>
      </w:pPr>
    </w:lvl>
    <w:lvl w:ilvl="2" w:tplc="3809001B" w:tentative="1">
      <w:start w:val="1"/>
      <w:numFmt w:val="lowerRoman"/>
      <w:lvlText w:val="%3."/>
      <w:lvlJc w:val="right"/>
      <w:pPr>
        <w:ind w:left="3888" w:hanging="180"/>
      </w:pPr>
    </w:lvl>
    <w:lvl w:ilvl="3" w:tplc="3809000F" w:tentative="1">
      <w:start w:val="1"/>
      <w:numFmt w:val="decimal"/>
      <w:lvlText w:val="%4."/>
      <w:lvlJc w:val="left"/>
      <w:pPr>
        <w:ind w:left="4608" w:hanging="360"/>
      </w:pPr>
    </w:lvl>
    <w:lvl w:ilvl="4" w:tplc="38090019" w:tentative="1">
      <w:start w:val="1"/>
      <w:numFmt w:val="lowerLetter"/>
      <w:lvlText w:val="%5."/>
      <w:lvlJc w:val="left"/>
      <w:pPr>
        <w:ind w:left="5328" w:hanging="360"/>
      </w:pPr>
    </w:lvl>
    <w:lvl w:ilvl="5" w:tplc="3809001B" w:tentative="1">
      <w:start w:val="1"/>
      <w:numFmt w:val="lowerRoman"/>
      <w:lvlText w:val="%6."/>
      <w:lvlJc w:val="right"/>
      <w:pPr>
        <w:ind w:left="6048" w:hanging="180"/>
      </w:pPr>
    </w:lvl>
    <w:lvl w:ilvl="6" w:tplc="3809000F" w:tentative="1">
      <w:start w:val="1"/>
      <w:numFmt w:val="decimal"/>
      <w:lvlText w:val="%7."/>
      <w:lvlJc w:val="left"/>
      <w:pPr>
        <w:ind w:left="6768" w:hanging="360"/>
      </w:pPr>
    </w:lvl>
    <w:lvl w:ilvl="7" w:tplc="38090019" w:tentative="1">
      <w:start w:val="1"/>
      <w:numFmt w:val="lowerLetter"/>
      <w:lvlText w:val="%8."/>
      <w:lvlJc w:val="left"/>
      <w:pPr>
        <w:ind w:left="7488" w:hanging="360"/>
      </w:pPr>
    </w:lvl>
    <w:lvl w:ilvl="8" w:tplc="3809001B" w:tentative="1">
      <w:start w:val="1"/>
      <w:numFmt w:val="lowerRoman"/>
      <w:lvlText w:val="%9."/>
      <w:lvlJc w:val="right"/>
      <w:pPr>
        <w:ind w:left="8208" w:hanging="180"/>
      </w:pPr>
    </w:lvl>
  </w:abstractNum>
  <w:abstractNum w:abstractNumId="32" w15:restartNumberingAfterBreak="0">
    <w:nsid w:val="61D876A6"/>
    <w:multiLevelType w:val="hybridMultilevel"/>
    <w:tmpl w:val="441097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4473111"/>
    <w:multiLevelType w:val="hybridMultilevel"/>
    <w:tmpl w:val="0D9EA76A"/>
    <w:lvl w:ilvl="0" w:tplc="DD3016F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029207F"/>
    <w:multiLevelType w:val="hybridMultilevel"/>
    <w:tmpl w:val="6804EA7C"/>
    <w:lvl w:ilvl="0" w:tplc="D8EEA5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2284C23"/>
    <w:multiLevelType w:val="hybridMultilevel"/>
    <w:tmpl w:val="D2B8820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77E6C43"/>
    <w:multiLevelType w:val="hybridMultilevel"/>
    <w:tmpl w:val="F1B8C2C0"/>
    <w:lvl w:ilvl="0" w:tplc="2D021AF0">
      <w:start w:val="1"/>
      <w:numFmt w:val="decimal"/>
      <w:lvlText w:val="%1."/>
      <w:lvlJc w:val="left"/>
      <w:pPr>
        <w:ind w:left="928" w:hanging="360"/>
      </w:pPr>
    </w:lvl>
    <w:lvl w:ilvl="1" w:tplc="04210019">
      <w:start w:val="1"/>
      <w:numFmt w:val="lowerLetter"/>
      <w:lvlText w:val="%2."/>
      <w:lvlJc w:val="left"/>
      <w:pPr>
        <w:ind w:left="1648" w:hanging="360"/>
      </w:pPr>
    </w:lvl>
    <w:lvl w:ilvl="2" w:tplc="0421001B">
      <w:start w:val="1"/>
      <w:numFmt w:val="lowerRoman"/>
      <w:lvlText w:val="%3."/>
      <w:lvlJc w:val="right"/>
      <w:pPr>
        <w:ind w:left="2368" w:hanging="180"/>
      </w:pPr>
    </w:lvl>
    <w:lvl w:ilvl="3" w:tplc="0421000F">
      <w:start w:val="1"/>
      <w:numFmt w:val="decimal"/>
      <w:lvlText w:val="%4."/>
      <w:lvlJc w:val="left"/>
      <w:pPr>
        <w:ind w:left="3088" w:hanging="360"/>
      </w:pPr>
    </w:lvl>
    <w:lvl w:ilvl="4" w:tplc="04210019">
      <w:start w:val="1"/>
      <w:numFmt w:val="lowerLetter"/>
      <w:lvlText w:val="%5."/>
      <w:lvlJc w:val="left"/>
      <w:pPr>
        <w:ind w:left="3808" w:hanging="360"/>
      </w:pPr>
    </w:lvl>
    <w:lvl w:ilvl="5" w:tplc="0421001B">
      <w:start w:val="1"/>
      <w:numFmt w:val="lowerRoman"/>
      <w:lvlText w:val="%6."/>
      <w:lvlJc w:val="right"/>
      <w:pPr>
        <w:ind w:left="4528" w:hanging="180"/>
      </w:pPr>
    </w:lvl>
    <w:lvl w:ilvl="6" w:tplc="0421000F">
      <w:start w:val="1"/>
      <w:numFmt w:val="decimal"/>
      <w:lvlText w:val="%7."/>
      <w:lvlJc w:val="left"/>
      <w:pPr>
        <w:ind w:left="5248" w:hanging="360"/>
      </w:pPr>
    </w:lvl>
    <w:lvl w:ilvl="7" w:tplc="04210019">
      <w:start w:val="1"/>
      <w:numFmt w:val="lowerLetter"/>
      <w:lvlText w:val="%8."/>
      <w:lvlJc w:val="left"/>
      <w:pPr>
        <w:ind w:left="5968" w:hanging="360"/>
      </w:pPr>
    </w:lvl>
    <w:lvl w:ilvl="8" w:tplc="0421001B">
      <w:start w:val="1"/>
      <w:numFmt w:val="lowerRoman"/>
      <w:lvlText w:val="%9."/>
      <w:lvlJc w:val="right"/>
      <w:pPr>
        <w:ind w:left="6688" w:hanging="180"/>
      </w:pPr>
    </w:lvl>
  </w:abstractNum>
  <w:abstractNum w:abstractNumId="37" w15:restartNumberingAfterBreak="0">
    <w:nsid w:val="796E35FD"/>
    <w:multiLevelType w:val="hybridMultilevel"/>
    <w:tmpl w:val="B94E7EE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7DBA1446"/>
    <w:multiLevelType w:val="hybridMultilevel"/>
    <w:tmpl w:val="555646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F9671A8"/>
    <w:multiLevelType w:val="hybridMultilevel"/>
    <w:tmpl w:val="20C6B4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FC87DD4"/>
    <w:multiLevelType w:val="hybridMultilevel"/>
    <w:tmpl w:val="438240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1"/>
  </w:num>
  <w:num w:numId="3">
    <w:abstractNumId w:val="10"/>
  </w:num>
  <w:num w:numId="4">
    <w:abstractNumId w:val="15"/>
  </w:num>
  <w:num w:numId="5">
    <w:abstractNumId w:val="2"/>
  </w:num>
  <w:num w:numId="6">
    <w:abstractNumId w:val="30"/>
  </w:num>
  <w:num w:numId="7">
    <w:abstractNumId w:val="18"/>
  </w:num>
  <w:num w:numId="8">
    <w:abstractNumId w:val="39"/>
  </w:num>
  <w:num w:numId="9">
    <w:abstractNumId w:val="19"/>
  </w:num>
  <w:num w:numId="10">
    <w:abstractNumId w:val="35"/>
  </w:num>
  <w:num w:numId="11">
    <w:abstractNumId w:val="3"/>
  </w:num>
  <w:num w:numId="12">
    <w:abstractNumId w:val="33"/>
  </w:num>
  <w:num w:numId="13">
    <w:abstractNumId w:val="20"/>
  </w:num>
  <w:num w:numId="14">
    <w:abstractNumId w:val="5"/>
  </w:num>
  <w:num w:numId="15">
    <w:abstractNumId w:val="34"/>
  </w:num>
  <w:num w:numId="16">
    <w:abstractNumId w:val="27"/>
  </w:num>
  <w:num w:numId="17">
    <w:abstractNumId w:val="24"/>
  </w:num>
  <w:num w:numId="18">
    <w:abstractNumId w:val="22"/>
  </w:num>
  <w:num w:numId="19">
    <w:abstractNumId w:val="1"/>
  </w:num>
  <w:num w:numId="20">
    <w:abstractNumId w:val="12"/>
  </w:num>
  <w:num w:numId="21">
    <w:abstractNumId w:val="8"/>
  </w:num>
  <w:num w:numId="22">
    <w:abstractNumId w:val="6"/>
  </w:num>
  <w:num w:numId="23">
    <w:abstractNumId w:val="38"/>
  </w:num>
  <w:num w:numId="24">
    <w:abstractNumId w:val="40"/>
  </w:num>
  <w:num w:numId="25">
    <w:abstractNumId w:val="13"/>
  </w:num>
  <w:num w:numId="26">
    <w:abstractNumId w:val="9"/>
  </w:num>
  <w:num w:numId="27">
    <w:abstractNumId w:val="28"/>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32"/>
  </w:num>
  <w:num w:numId="31">
    <w:abstractNumId w:val="29"/>
  </w:num>
  <w:num w:numId="32">
    <w:abstractNumId w:val="23"/>
  </w:num>
  <w:num w:numId="33">
    <w:abstractNumId w:val="26"/>
  </w:num>
  <w:num w:numId="34">
    <w:abstractNumId w:val="37"/>
  </w:num>
  <w:num w:numId="35">
    <w:abstractNumId w:val="31"/>
  </w:num>
  <w:num w:numId="36">
    <w:abstractNumId w:val="21"/>
  </w:num>
  <w:num w:numId="37">
    <w:abstractNumId w:val="14"/>
  </w:num>
  <w:num w:numId="38">
    <w:abstractNumId w:val="4"/>
  </w:num>
  <w:num w:numId="39">
    <w:abstractNumId w:val="7"/>
  </w:num>
  <w:num w:numId="40">
    <w:abstractNumId w:val="16"/>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B2F"/>
    <w:rsid w:val="000158BA"/>
    <w:rsid w:val="00056E31"/>
    <w:rsid w:val="00072C44"/>
    <w:rsid w:val="00073DF2"/>
    <w:rsid w:val="00075C87"/>
    <w:rsid w:val="000A7807"/>
    <w:rsid w:val="000D4A72"/>
    <w:rsid w:val="000E3EBB"/>
    <w:rsid w:val="000E4A5B"/>
    <w:rsid w:val="000F1CFA"/>
    <w:rsid w:val="00107B7D"/>
    <w:rsid w:val="001107C3"/>
    <w:rsid w:val="00122CF5"/>
    <w:rsid w:val="00127A32"/>
    <w:rsid w:val="00137FDF"/>
    <w:rsid w:val="00151F8B"/>
    <w:rsid w:val="00181D9B"/>
    <w:rsid w:val="00183B19"/>
    <w:rsid w:val="00186200"/>
    <w:rsid w:val="00186C44"/>
    <w:rsid w:val="00193A97"/>
    <w:rsid w:val="00194CE0"/>
    <w:rsid w:val="001B15D0"/>
    <w:rsid w:val="001B7D5C"/>
    <w:rsid w:val="001F377B"/>
    <w:rsid w:val="001F5C57"/>
    <w:rsid w:val="001F68C3"/>
    <w:rsid w:val="00207665"/>
    <w:rsid w:val="00214B66"/>
    <w:rsid w:val="00226AAA"/>
    <w:rsid w:val="00230473"/>
    <w:rsid w:val="002418E8"/>
    <w:rsid w:val="00256B2B"/>
    <w:rsid w:val="0026306E"/>
    <w:rsid w:val="0027705A"/>
    <w:rsid w:val="00291DD4"/>
    <w:rsid w:val="002A3ED2"/>
    <w:rsid w:val="002E3485"/>
    <w:rsid w:val="002E44FF"/>
    <w:rsid w:val="002E4A8B"/>
    <w:rsid w:val="00302744"/>
    <w:rsid w:val="003130D4"/>
    <w:rsid w:val="00316306"/>
    <w:rsid w:val="003519EC"/>
    <w:rsid w:val="003530E7"/>
    <w:rsid w:val="003568E6"/>
    <w:rsid w:val="003635D8"/>
    <w:rsid w:val="00364E03"/>
    <w:rsid w:val="003712CC"/>
    <w:rsid w:val="003A1B6D"/>
    <w:rsid w:val="003B3AAA"/>
    <w:rsid w:val="003E23CE"/>
    <w:rsid w:val="004117E5"/>
    <w:rsid w:val="004137E5"/>
    <w:rsid w:val="00414149"/>
    <w:rsid w:val="00416200"/>
    <w:rsid w:val="004274B7"/>
    <w:rsid w:val="00445D14"/>
    <w:rsid w:val="004651F9"/>
    <w:rsid w:val="00494476"/>
    <w:rsid w:val="00496C25"/>
    <w:rsid w:val="004A5AA5"/>
    <w:rsid w:val="004C4923"/>
    <w:rsid w:val="004F2956"/>
    <w:rsid w:val="005200AE"/>
    <w:rsid w:val="00531268"/>
    <w:rsid w:val="0053633E"/>
    <w:rsid w:val="00554C7F"/>
    <w:rsid w:val="005852A4"/>
    <w:rsid w:val="005A0F7A"/>
    <w:rsid w:val="005A4881"/>
    <w:rsid w:val="005B47C3"/>
    <w:rsid w:val="005E2FE7"/>
    <w:rsid w:val="005E34B7"/>
    <w:rsid w:val="00604DB1"/>
    <w:rsid w:val="00606E2D"/>
    <w:rsid w:val="00615C09"/>
    <w:rsid w:val="00620315"/>
    <w:rsid w:val="0062559C"/>
    <w:rsid w:val="00625CEE"/>
    <w:rsid w:val="00625E48"/>
    <w:rsid w:val="00647CCE"/>
    <w:rsid w:val="00655315"/>
    <w:rsid w:val="00657443"/>
    <w:rsid w:val="0067190D"/>
    <w:rsid w:val="006805FB"/>
    <w:rsid w:val="00697517"/>
    <w:rsid w:val="00697F0C"/>
    <w:rsid w:val="006A7A1C"/>
    <w:rsid w:val="006B3ABB"/>
    <w:rsid w:val="006D2ED7"/>
    <w:rsid w:val="00705C94"/>
    <w:rsid w:val="00717D11"/>
    <w:rsid w:val="007250D2"/>
    <w:rsid w:val="00725C4D"/>
    <w:rsid w:val="00782BAA"/>
    <w:rsid w:val="00795D73"/>
    <w:rsid w:val="007A26F5"/>
    <w:rsid w:val="007B2028"/>
    <w:rsid w:val="007E1CB2"/>
    <w:rsid w:val="007E4D87"/>
    <w:rsid w:val="007F0B1D"/>
    <w:rsid w:val="00801ED9"/>
    <w:rsid w:val="00834007"/>
    <w:rsid w:val="008341B9"/>
    <w:rsid w:val="00837093"/>
    <w:rsid w:val="008405F2"/>
    <w:rsid w:val="0085081A"/>
    <w:rsid w:val="00862755"/>
    <w:rsid w:val="008767D0"/>
    <w:rsid w:val="00891143"/>
    <w:rsid w:val="008A17D9"/>
    <w:rsid w:val="008A2AFF"/>
    <w:rsid w:val="008C4948"/>
    <w:rsid w:val="008C72FF"/>
    <w:rsid w:val="00937B71"/>
    <w:rsid w:val="009479F8"/>
    <w:rsid w:val="00957653"/>
    <w:rsid w:val="00962760"/>
    <w:rsid w:val="009852C6"/>
    <w:rsid w:val="0099550E"/>
    <w:rsid w:val="009A705D"/>
    <w:rsid w:val="009D2B23"/>
    <w:rsid w:val="009E6FA1"/>
    <w:rsid w:val="009F63AC"/>
    <w:rsid w:val="009F65E2"/>
    <w:rsid w:val="00A15A23"/>
    <w:rsid w:val="00A175CB"/>
    <w:rsid w:val="00A21E14"/>
    <w:rsid w:val="00A53906"/>
    <w:rsid w:val="00A54F62"/>
    <w:rsid w:val="00A65EBA"/>
    <w:rsid w:val="00A72E33"/>
    <w:rsid w:val="00A84377"/>
    <w:rsid w:val="00AA3B2F"/>
    <w:rsid w:val="00AA713B"/>
    <w:rsid w:val="00AC0166"/>
    <w:rsid w:val="00AE3E22"/>
    <w:rsid w:val="00AE4E0B"/>
    <w:rsid w:val="00AE5483"/>
    <w:rsid w:val="00B0610B"/>
    <w:rsid w:val="00B45DC7"/>
    <w:rsid w:val="00B717E4"/>
    <w:rsid w:val="00BA13E9"/>
    <w:rsid w:val="00BA2783"/>
    <w:rsid w:val="00BB4718"/>
    <w:rsid w:val="00BF7DB7"/>
    <w:rsid w:val="00C246C4"/>
    <w:rsid w:val="00C40843"/>
    <w:rsid w:val="00C46B50"/>
    <w:rsid w:val="00C647F4"/>
    <w:rsid w:val="00C71510"/>
    <w:rsid w:val="00C7166C"/>
    <w:rsid w:val="00C85F29"/>
    <w:rsid w:val="00CC4BD9"/>
    <w:rsid w:val="00CC5CD1"/>
    <w:rsid w:val="00CD7388"/>
    <w:rsid w:val="00CE4390"/>
    <w:rsid w:val="00D02274"/>
    <w:rsid w:val="00D02758"/>
    <w:rsid w:val="00D1521D"/>
    <w:rsid w:val="00D226B5"/>
    <w:rsid w:val="00D25987"/>
    <w:rsid w:val="00D25A84"/>
    <w:rsid w:val="00D36C48"/>
    <w:rsid w:val="00D442CD"/>
    <w:rsid w:val="00D5223C"/>
    <w:rsid w:val="00D63D92"/>
    <w:rsid w:val="00D67FE8"/>
    <w:rsid w:val="00D72FF8"/>
    <w:rsid w:val="00D763F9"/>
    <w:rsid w:val="00D90922"/>
    <w:rsid w:val="00DA28E3"/>
    <w:rsid w:val="00DB787E"/>
    <w:rsid w:val="00DC1A20"/>
    <w:rsid w:val="00DE1831"/>
    <w:rsid w:val="00DE7FF4"/>
    <w:rsid w:val="00E1347A"/>
    <w:rsid w:val="00E217AE"/>
    <w:rsid w:val="00E920D4"/>
    <w:rsid w:val="00EA3708"/>
    <w:rsid w:val="00EA73C8"/>
    <w:rsid w:val="00EB0364"/>
    <w:rsid w:val="00EB235B"/>
    <w:rsid w:val="00EC2B40"/>
    <w:rsid w:val="00ED3EEA"/>
    <w:rsid w:val="00EE178F"/>
    <w:rsid w:val="00EF0262"/>
    <w:rsid w:val="00EF5E2A"/>
    <w:rsid w:val="00F056C9"/>
    <w:rsid w:val="00F1402D"/>
    <w:rsid w:val="00F2055E"/>
    <w:rsid w:val="00F74169"/>
    <w:rsid w:val="00F84E41"/>
    <w:rsid w:val="00F87788"/>
    <w:rsid w:val="00F95ED8"/>
    <w:rsid w:val="00FC4D9A"/>
    <w:rsid w:val="00FE0E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80C8B4"/>
  <w15:chartTrackingRefBased/>
  <w15:docId w15:val="{39147FFC-AFBE-483B-947C-38031B157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DB7"/>
    <w:pPr>
      <w:jc w:val="both"/>
    </w:pPr>
    <w:rPr>
      <w:rFonts w:ascii="Times New Roman" w:hAnsi="Times New Roman"/>
      <w:sz w:val="24"/>
    </w:rPr>
  </w:style>
  <w:style w:type="paragraph" w:styleId="Heading1">
    <w:name w:val="heading 1"/>
    <w:basedOn w:val="Normal"/>
    <w:next w:val="Normal"/>
    <w:link w:val="Heading1Char"/>
    <w:uiPriority w:val="9"/>
    <w:qFormat/>
    <w:rsid w:val="00BA2783"/>
    <w:pPr>
      <w:keepNext/>
      <w:keepLines/>
      <w:numPr>
        <w:numId w:val="1"/>
      </w:numPr>
      <w:spacing w:before="240" w:after="0"/>
      <w:ind w:left="431" w:hanging="431"/>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F5E2A"/>
    <w:pPr>
      <w:keepNext/>
      <w:keepLines/>
      <w:numPr>
        <w:ilvl w:val="1"/>
        <w:numId w:val="1"/>
      </w:numPr>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3130D4"/>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AA3B2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A3B2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A3B2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A3B2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A3B2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3B2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78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F5E2A"/>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3130D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AA3B2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A3B2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A3B2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A3B2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A3B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3B2F"/>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F5E2A"/>
    <w:pPr>
      <w:spacing w:after="100"/>
    </w:pPr>
  </w:style>
  <w:style w:type="character" w:styleId="Hyperlink">
    <w:name w:val="Hyperlink"/>
    <w:basedOn w:val="DefaultParagraphFont"/>
    <w:uiPriority w:val="99"/>
    <w:unhideWhenUsed/>
    <w:rsid w:val="00EF5E2A"/>
    <w:rPr>
      <w:color w:val="0563C1" w:themeColor="hyperlink"/>
      <w:u w:val="single"/>
    </w:rPr>
  </w:style>
  <w:style w:type="paragraph" w:styleId="ListParagraph">
    <w:name w:val="List Paragraph"/>
    <w:aliases w:val="List Paragraph Laporan,Paragraf ISI"/>
    <w:basedOn w:val="Normal"/>
    <w:link w:val="ListParagraphChar"/>
    <w:uiPriority w:val="34"/>
    <w:qFormat/>
    <w:rsid w:val="009E6FA1"/>
    <w:pPr>
      <w:ind w:left="720"/>
      <w:contextualSpacing/>
    </w:pPr>
  </w:style>
  <w:style w:type="character" w:customStyle="1" w:styleId="ListParagraphChar">
    <w:name w:val="List Paragraph Char"/>
    <w:aliases w:val="List Paragraph Laporan Char,Paragraf ISI Char"/>
    <w:link w:val="ListParagraph"/>
    <w:uiPriority w:val="34"/>
    <w:locked/>
    <w:rsid w:val="00EB235B"/>
    <w:rPr>
      <w:rFonts w:ascii="Times New Roman" w:hAnsi="Times New Roman"/>
      <w:sz w:val="24"/>
    </w:rPr>
  </w:style>
  <w:style w:type="paragraph" w:styleId="Header">
    <w:name w:val="header"/>
    <w:basedOn w:val="Normal"/>
    <w:link w:val="HeaderChar"/>
    <w:uiPriority w:val="99"/>
    <w:unhideWhenUsed/>
    <w:rsid w:val="00782B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BAA"/>
    <w:rPr>
      <w:rFonts w:ascii="Times New Roman" w:hAnsi="Times New Roman"/>
      <w:sz w:val="24"/>
    </w:rPr>
  </w:style>
  <w:style w:type="paragraph" w:styleId="Footer">
    <w:name w:val="footer"/>
    <w:basedOn w:val="Normal"/>
    <w:link w:val="FooterChar"/>
    <w:uiPriority w:val="99"/>
    <w:unhideWhenUsed/>
    <w:rsid w:val="00782B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BAA"/>
    <w:rPr>
      <w:rFonts w:ascii="Times New Roman" w:hAnsi="Times New Roman"/>
      <w:sz w:val="24"/>
    </w:rPr>
  </w:style>
  <w:style w:type="paragraph" w:styleId="TOC2">
    <w:name w:val="toc 2"/>
    <w:basedOn w:val="Normal"/>
    <w:next w:val="Normal"/>
    <w:autoRedefine/>
    <w:uiPriority w:val="39"/>
    <w:unhideWhenUsed/>
    <w:rsid w:val="00BA2783"/>
    <w:pPr>
      <w:spacing w:after="100"/>
      <w:ind w:left="240"/>
    </w:pPr>
  </w:style>
  <w:style w:type="paragraph" w:styleId="Caption">
    <w:name w:val="caption"/>
    <w:basedOn w:val="Normal"/>
    <w:next w:val="Normal"/>
    <w:uiPriority w:val="35"/>
    <w:unhideWhenUsed/>
    <w:qFormat/>
    <w:rsid w:val="0099550E"/>
    <w:pPr>
      <w:spacing w:after="200" w:line="240" w:lineRule="auto"/>
    </w:pPr>
    <w:rPr>
      <w:i/>
      <w:iCs/>
      <w:color w:val="44546A" w:themeColor="text2"/>
      <w:sz w:val="18"/>
      <w:szCs w:val="18"/>
    </w:rPr>
  </w:style>
  <w:style w:type="table" w:styleId="TableGrid">
    <w:name w:val="Table Grid"/>
    <w:basedOn w:val="TableNormal"/>
    <w:uiPriority w:val="39"/>
    <w:rsid w:val="0099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C246C4"/>
    <w:pPr>
      <w:spacing w:after="100"/>
      <w:ind w:left="480"/>
    </w:pPr>
  </w:style>
  <w:style w:type="paragraph" w:styleId="TableofFigures">
    <w:name w:val="table of figures"/>
    <w:basedOn w:val="Normal"/>
    <w:next w:val="Normal"/>
    <w:uiPriority w:val="99"/>
    <w:unhideWhenUsed/>
    <w:rsid w:val="007B2028"/>
    <w:pPr>
      <w:spacing w:after="0"/>
    </w:pPr>
  </w:style>
  <w:style w:type="paragraph" w:styleId="NoSpacing">
    <w:name w:val="No Spacing"/>
    <w:uiPriority w:val="1"/>
    <w:qFormat/>
    <w:rsid w:val="009479F8"/>
    <w:pPr>
      <w:spacing w:after="0" w:line="360" w:lineRule="auto"/>
      <w:jc w:val="center"/>
    </w:pPr>
    <w:rPr>
      <w:rFonts w:ascii="Times New Roman" w:hAnsi="Times New Roman"/>
      <w:b/>
      <w:sz w:val="28"/>
    </w:rPr>
  </w:style>
  <w:style w:type="paragraph" w:styleId="BodyText">
    <w:name w:val="Body Text"/>
    <w:basedOn w:val="Normal"/>
    <w:link w:val="BodyTextChar"/>
    <w:uiPriority w:val="1"/>
    <w:qFormat/>
    <w:rsid w:val="009479F8"/>
    <w:pPr>
      <w:widowControl w:val="0"/>
      <w:autoSpaceDE w:val="0"/>
      <w:autoSpaceDN w:val="0"/>
      <w:spacing w:after="0"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9479F8"/>
    <w:rPr>
      <w:rFonts w:ascii="Times New Roman" w:eastAsia="Times New Roman" w:hAnsi="Times New Roman" w:cs="Times New Roman"/>
      <w:sz w:val="24"/>
      <w:szCs w:val="24"/>
    </w:rPr>
  </w:style>
  <w:style w:type="paragraph" w:styleId="NormalWeb">
    <w:name w:val="Normal (Web)"/>
    <w:basedOn w:val="Normal"/>
    <w:uiPriority w:val="99"/>
    <w:unhideWhenUsed/>
    <w:rsid w:val="00230473"/>
    <w:pPr>
      <w:spacing w:before="100" w:beforeAutospacing="1" w:after="100" w:afterAutospacing="1" w:line="240" w:lineRule="auto"/>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7035960">
      <w:bodyDiv w:val="1"/>
      <w:marLeft w:val="0"/>
      <w:marRight w:val="0"/>
      <w:marTop w:val="0"/>
      <w:marBottom w:val="0"/>
      <w:divBdr>
        <w:top w:val="none" w:sz="0" w:space="0" w:color="auto"/>
        <w:left w:val="none" w:sz="0" w:space="0" w:color="auto"/>
        <w:bottom w:val="none" w:sz="0" w:space="0" w:color="auto"/>
        <w:right w:val="none" w:sz="0" w:space="0" w:color="auto"/>
      </w:divBdr>
    </w:div>
    <w:div w:id="1077747736">
      <w:bodyDiv w:val="1"/>
      <w:marLeft w:val="0"/>
      <w:marRight w:val="0"/>
      <w:marTop w:val="0"/>
      <w:marBottom w:val="0"/>
      <w:divBdr>
        <w:top w:val="none" w:sz="0" w:space="0" w:color="auto"/>
        <w:left w:val="none" w:sz="0" w:space="0" w:color="auto"/>
        <w:bottom w:val="none" w:sz="0" w:space="0" w:color="auto"/>
        <w:right w:val="none" w:sz="0" w:space="0" w:color="auto"/>
      </w:divBdr>
      <w:divsChild>
        <w:div w:id="1213420188">
          <w:marLeft w:val="0"/>
          <w:marRight w:val="0"/>
          <w:marTop w:val="0"/>
          <w:marBottom w:val="0"/>
          <w:divBdr>
            <w:top w:val="none" w:sz="0" w:space="0" w:color="auto"/>
            <w:left w:val="none" w:sz="0" w:space="0" w:color="auto"/>
            <w:bottom w:val="none" w:sz="0" w:space="0" w:color="auto"/>
            <w:right w:val="none" w:sz="0" w:space="0" w:color="auto"/>
          </w:divBdr>
          <w:divsChild>
            <w:div w:id="425881269">
              <w:marLeft w:val="0"/>
              <w:marRight w:val="0"/>
              <w:marTop w:val="0"/>
              <w:marBottom w:val="0"/>
              <w:divBdr>
                <w:top w:val="none" w:sz="0" w:space="0" w:color="auto"/>
                <w:left w:val="none" w:sz="0" w:space="0" w:color="auto"/>
                <w:bottom w:val="none" w:sz="0" w:space="0" w:color="auto"/>
                <w:right w:val="none" w:sz="0" w:space="0" w:color="auto"/>
              </w:divBdr>
              <w:divsChild>
                <w:div w:id="137176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77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6BAC7-1BB5-4ABD-951F-986253A7B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37</Pages>
  <Words>10087</Words>
  <Characters>57499</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t yudia putri</dc:creator>
  <cp:keywords/>
  <dc:description/>
  <cp:lastModifiedBy>riziq alfa</cp:lastModifiedBy>
  <cp:revision>4</cp:revision>
  <dcterms:created xsi:type="dcterms:W3CDTF">2023-02-08T16:26:00Z</dcterms:created>
  <dcterms:modified xsi:type="dcterms:W3CDTF">2023-02-0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a491d0-56dd-3812-b851-8329feb4f791</vt:lpwstr>
  </property>
  <property fmtid="{D5CDD505-2E9C-101B-9397-08002B2CF9AE}" pid="24" name="Mendeley Citation Style_1">
    <vt:lpwstr>http://www.zotero.org/styles/ieee</vt:lpwstr>
  </property>
</Properties>
</file>